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1F1D97" w14:textId="39196330" w:rsidR="00421C2B" w:rsidRPr="007370DC" w:rsidRDefault="007C1CE4" w:rsidP="007370DC">
      <w:pPr>
        <w:contextualSpacing/>
        <w:rPr>
          <w:b/>
          <w:color w:val="000000" w:themeColor="text1"/>
        </w:rPr>
      </w:pPr>
      <w:bookmarkStart w:id="0" w:name="Title"/>
      <w:r w:rsidRPr="007370DC">
        <w:rPr>
          <w:b/>
          <w:color w:val="000000" w:themeColor="text1"/>
        </w:rPr>
        <w:t>TITLE</w:t>
      </w:r>
      <w:bookmarkEnd w:id="0"/>
      <w:r w:rsidRPr="007370DC">
        <w:rPr>
          <w:b/>
          <w:color w:val="000000" w:themeColor="text1"/>
        </w:rPr>
        <w:t>:</w:t>
      </w:r>
      <w:r w:rsidR="007370DC">
        <w:rPr>
          <w:color w:val="808080"/>
        </w:rPr>
        <w:t xml:space="preserve"> </w:t>
      </w:r>
    </w:p>
    <w:p w14:paraId="77BF1214" w14:textId="0287B0A1" w:rsidR="00421C2B" w:rsidRPr="007370DC" w:rsidRDefault="007C1CE4" w:rsidP="007370DC">
      <w:pPr>
        <w:pStyle w:val="BodyText"/>
        <w:contextualSpacing/>
        <w:jc w:val="both"/>
      </w:pPr>
      <w:r w:rsidRPr="007370DC">
        <w:rPr>
          <w:bCs/>
        </w:rPr>
        <w:t>In</w:t>
      </w:r>
      <w:r w:rsidR="007370DC">
        <w:rPr>
          <w:bCs/>
        </w:rPr>
        <w:t xml:space="preserve"> </w:t>
      </w:r>
      <w:r w:rsidRPr="007370DC">
        <w:rPr>
          <w:bCs/>
        </w:rPr>
        <w:t>vitro</w:t>
      </w:r>
      <w:r w:rsidR="007370DC">
        <w:rPr>
          <w:bCs/>
        </w:rPr>
        <w:t xml:space="preserve"> </w:t>
      </w:r>
      <w:r w:rsidRPr="007370DC">
        <w:rPr>
          <w:bCs/>
        </w:rPr>
        <w:t>assessment</w:t>
      </w:r>
      <w:r w:rsidR="007370DC">
        <w:rPr>
          <w:bCs/>
        </w:rPr>
        <w:t xml:space="preserve"> </w:t>
      </w:r>
      <w:r w:rsidRPr="007370DC">
        <w:rPr>
          <w:bCs/>
        </w:rPr>
        <w:t>of</w:t>
      </w:r>
      <w:r w:rsidR="007370DC">
        <w:rPr>
          <w:bCs/>
        </w:rPr>
        <w:t xml:space="preserve"> </w:t>
      </w:r>
      <w:r w:rsidRPr="007370DC">
        <w:rPr>
          <w:bCs/>
        </w:rPr>
        <w:t>myocardial</w:t>
      </w:r>
      <w:r w:rsidR="007370DC">
        <w:rPr>
          <w:bCs/>
        </w:rPr>
        <w:t xml:space="preserve"> </w:t>
      </w:r>
      <w:r w:rsidRPr="007370DC">
        <w:rPr>
          <w:bCs/>
        </w:rPr>
        <w:t>protection</w:t>
      </w:r>
      <w:r w:rsidR="007370DC">
        <w:rPr>
          <w:bCs/>
        </w:rPr>
        <w:t xml:space="preserve"> </w:t>
      </w:r>
      <w:r w:rsidRPr="007370DC">
        <w:rPr>
          <w:bCs/>
        </w:rPr>
        <w:t>following</w:t>
      </w:r>
      <w:r w:rsidR="007370DC">
        <w:rPr>
          <w:bCs/>
        </w:rPr>
        <w:t xml:space="preserve"> </w:t>
      </w:r>
      <w:r w:rsidRPr="007370DC">
        <w:rPr>
          <w:bCs/>
        </w:rPr>
        <w:t>hypothermia-preconditioning</w:t>
      </w:r>
      <w:r w:rsidR="007370DC">
        <w:rPr>
          <w:bCs/>
        </w:rPr>
        <w:t xml:space="preserve"> </w:t>
      </w:r>
      <w:r w:rsidRPr="007370DC">
        <w:rPr>
          <w:bCs/>
        </w:rPr>
        <w:t>in</w:t>
      </w:r>
      <w:r w:rsidR="007370DC">
        <w:rPr>
          <w:bCs/>
        </w:rPr>
        <w:t xml:space="preserve"> </w:t>
      </w:r>
      <w:r w:rsidRPr="007370DC">
        <w:rPr>
          <w:bCs/>
        </w:rPr>
        <w:t>a</w:t>
      </w:r>
      <w:r w:rsidR="007370DC">
        <w:rPr>
          <w:bCs/>
        </w:rPr>
        <w:t xml:space="preserve"> </w:t>
      </w:r>
      <w:r w:rsidRPr="007370DC">
        <w:rPr>
          <w:bCs/>
        </w:rPr>
        <w:t>human</w:t>
      </w:r>
      <w:r w:rsidR="007370DC">
        <w:rPr>
          <w:bCs/>
        </w:rPr>
        <w:t xml:space="preserve"> </w:t>
      </w:r>
      <w:r w:rsidRPr="007370DC">
        <w:rPr>
          <w:bCs/>
        </w:rPr>
        <w:t>cardiac</w:t>
      </w:r>
      <w:r w:rsidR="007370DC">
        <w:rPr>
          <w:bCs/>
        </w:rPr>
        <w:t xml:space="preserve"> </w:t>
      </w:r>
      <w:r w:rsidRPr="007370DC">
        <w:rPr>
          <w:bCs/>
        </w:rPr>
        <w:t>myocytes</w:t>
      </w:r>
      <w:r w:rsidR="007370DC">
        <w:rPr>
          <w:rFonts w:eastAsia="SimSun"/>
          <w:bCs/>
          <w:lang w:eastAsia="zh-CN"/>
        </w:rPr>
        <w:t xml:space="preserve"> </w:t>
      </w:r>
      <w:r w:rsidRPr="007370DC">
        <w:rPr>
          <w:bCs/>
        </w:rPr>
        <w:t>model</w:t>
      </w:r>
    </w:p>
    <w:p w14:paraId="78257C81" w14:textId="77777777" w:rsidR="00421C2B" w:rsidRPr="007370DC" w:rsidRDefault="00421C2B" w:rsidP="007370DC">
      <w:pPr>
        <w:contextualSpacing/>
        <w:rPr>
          <w:b/>
          <w:color w:val="000000" w:themeColor="text1"/>
        </w:rPr>
      </w:pPr>
    </w:p>
    <w:p w14:paraId="512648CA" w14:textId="56A11BF6" w:rsidR="00421C2B" w:rsidRPr="007370DC" w:rsidRDefault="007C1CE4" w:rsidP="007370DC">
      <w:pPr>
        <w:contextualSpacing/>
        <w:rPr>
          <w:b/>
          <w:color w:val="000000" w:themeColor="text1"/>
        </w:rPr>
      </w:pPr>
      <w:bookmarkStart w:id="1" w:name="Authors_and_Affiliations"/>
      <w:r w:rsidRPr="007370DC">
        <w:rPr>
          <w:b/>
          <w:bCs/>
        </w:rPr>
        <w:t>AUTHORS</w:t>
      </w:r>
      <w:r w:rsidR="007370DC">
        <w:rPr>
          <w:b/>
          <w:bCs/>
        </w:rPr>
        <w:t xml:space="preserve"> </w:t>
      </w:r>
      <w:r w:rsidRPr="007370DC">
        <w:rPr>
          <w:b/>
          <w:bCs/>
        </w:rPr>
        <w:t>AND</w:t>
      </w:r>
      <w:r w:rsidR="007370DC">
        <w:rPr>
          <w:b/>
          <w:bCs/>
        </w:rPr>
        <w:t xml:space="preserve"> </w:t>
      </w:r>
      <w:r w:rsidRPr="007370DC">
        <w:rPr>
          <w:b/>
          <w:bCs/>
        </w:rPr>
        <w:t>AFFILIATIONS</w:t>
      </w:r>
      <w:bookmarkEnd w:id="1"/>
      <w:r w:rsidRPr="007370DC">
        <w:rPr>
          <w:b/>
          <w:bCs/>
        </w:rPr>
        <w:t>:</w:t>
      </w:r>
      <w:r w:rsidR="007370DC">
        <w:rPr>
          <w:b/>
          <w:bCs/>
        </w:rPr>
        <w:t xml:space="preserve"> </w:t>
      </w:r>
    </w:p>
    <w:p w14:paraId="44C344D3" w14:textId="01495B94" w:rsidR="00421C2B" w:rsidRPr="007370DC" w:rsidRDefault="007C1CE4" w:rsidP="007370DC">
      <w:pPr>
        <w:contextualSpacing/>
      </w:pPr>
      <w:proofErr w:type="spellStart"/>
      <w:r w:rsidRPr="007370DC">
        <w:rPr>
          <w:bCs/>
          <w:color w:val="auto"/>
        </w:rPr>
        <w:t>Xiaodong</w:t>
      </w:r>
      <w:proofErr w:type="spellEnd"/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Zang</w:t>
      </w:r>
      <w:r w:rsidRPr="007370DC">
        <w:rPr>
          <w:bCs/>
          <w:color w:val="auto"/>
          <w:vertAlign w:val="superscript"/>
        </w:rPr>
        <w:t>1</w:t>
      </w:r>
      <w:r w:rsidRPr="007370DC">
        <w:rPr>
          <w:rFonts w:eastAsia="SimSun"/>
          <w:bCs/>
          <w:color w:val="auto"/>
          <w:vertAlign w:val="superscript"/>
          <w:lang w:eastAsia="zh-CN"/>
        </w:rPr>
        <w:t>*</w:t>
      </w:r>
      <w:r w:rsidRPr="007370DC">
        <w:rPr>
          <w:rFonts w:eastAsia="SimSun"/>
          <w:bCs/>
          <w:color w:val="auto"/>
          <w:lang w:eastAsia="zh-CN"/>
        </w:rPr>
        <w:t>,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Di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Yu</w:t>
      </w:r>
      <w:r w:rsidRPr="007370DC">
        <w:rPr>
          <w:rFonts w:eastAsia="SimSun"/>
          <w:bCs/>
          <w:color w:val="auto"/>
          <w:vertAlign w:val="superscript"/>
          <w:lang w:eastAsia="zh-CN"/>
        </w:rPr>
        <w:t>1*</w:t>
      </w:r>
      <w:r w:rsidRPr="007370DC">
        <w:rPr>
          <w:rFonts w:eastAsia="SimSun"/>
          <w:bCs/>
          <w:color w:val="auto"/>
          <w:lang w:eastAsia="zh-CN"/>
        </w:rPr>
        <w:t>,</w:t>
      </w:r>
      <w:r w:rsidR="007370DC">
        <w:rPr>
          <w:bCs/>
          <w:color w:val="auto"/>
        </w:rPr>
        <w:t xml:space="preserve"> </w:t>
      </w:r>
      <w:proofErr w:type="spellStart"/>
      <w:r w:rsidRPr="007370DC">
        <w:rPr>
          <w:bCs/>
          <w:color w:val="auto"/>
        </w:rPr>
        <w:t>Zhaocong</w:t>
      </w:r>
      <w:proofErr w:type="spellEnd"/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Yang</w:t>
      </w:r>
      <w:r w:rsidRPr="007370DC">
        <w:rPr>
          <w:rFonts w:eastAsia="SimSun"/>
          <w:bCs/>
          <w:color w:val="auto"/>
          <w:vertAlign w:val="superscript"/>
          <w:lang w:eastAsia="zh-CN"/>
        </w:rPr>
        <w:t>1</w:t>
      </w:r>
      <w:r w:rsidRPr="007370DC">
        <w:rPr>
          <w:rFonts w:eastAsia="SimSun"/>
          <w:bCs/>
          <w:color w:val="auto"/>
          <w:lang w:eastAsia="zh-CN"/>
        </w:rPr>
        <w:t>,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proofErr w:type="spellStart"/>
      <w:r w:rsidRPr="007370DC">
        <w:t>Qinghui</w:t>
      </w:r>
      <w:proofErr w:type="spellEnd"/>
      <w:r w:rsidR="007370DC">
        <w:t xml:space="preserve"> </w:t>
      </w:r>
      <w:r w:rsidRPr="007370DC">
        <w:t>Hu</w:t>
      </w:r>
      <w:r w:rsidRPr="007370DC">
        <w:rPr>
          <w:rFonts w:eastAsia="SimSun"/>
          <w:bCs/>
          <w:color w:val="auto"/>
          <w:vertAlign w:val="superscript"/>
          <w:lang w:eastAsia="zh-CN"/>
        </w:rPr>
        <w:t>1</w:t>
      </w:r>
      <w:r w:rsidRPr="007370DC">
        <w:rPr>
          <w:rFonts w:eastAsia="SimSun"/>
          <w:bCs/>
          <w:color w:val="auto"/>
          <w:lang w:eastAsia="zh-CN"/>
        </w:rPr>
        <w:t>,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proofErr w:type="spellStart"/>
      <w:r w:rsidRPr="007370DC">
        <w:rPr>
          <w:rFonts w:eastAsia="SimSun"/>
          <w:bCs/>
          <w:lang w:eastAsia="zh-CN" w:bidi="ar"/>
        </w:rPr>
        <w:t>Peicheng</w:t>
      </w:r>
      <w:proofErr w:type="spellEnd"/>
      <w:r w:rsidR="007370DC">
        <w:rPr>
          <w:rFonts w:eastAsia="SimSun"/>
          <w:bCs/>
          <w:lang w:eastAsia="zh-CN" w:bidi="ar"/>
        </w:rPr>
        <w:t xml:space="preserve"> </w:t>
      </w:r>
      <w:r w:rsidRPr="007370DC">
        <w:rPr>
          <w:rFonts w:eastAsia="SimSun"/>
          <w:bCs/>
          <w:lang w:eastAsia="zh-CN" w:bidi="ar"/>
        </w:rPr>
        <w:t>Ding</w:t>
      </w:r>
      <w:r w:rsidRPr="007370DC">
        <w:rPr>
          <w:rFonts w:eastAsia="SimSun"/>
          <w:bCs/>
          <w:vertAlign w:val="superscript"/>
          <w:lang w:eastAsia="zh-CN" w:bidi="ar"/>
        </w:rPr>
        <w:t>1</w:t>
      </w:r>
      <w:r w:rsidRPr="007370DC">
        <w:rPr>
          <w:rFonts w:eastAsia="SimSun"/>
          <w:bCs/>
          <w:lang w:eastAsia="zh-CN" w:bidi="ar"/>
        </w:rPr>
        <w:t>,</w:t>
      </w:r>
      <w:r w:rsidR="007370DC">
        <w:rPr>
          <w:rFonts w:eastAsia="SimSun"/>
          <w:bCs/>
          <w:lang w:eastAsia="zh-CN" w:bidi="ar"/>
        </w:rPr>
        <w:t xml:space="preserve"> </w:t>
      </w:r>
      <w:r w:rsidRPr="007370DC">
        <w:rPr>
          <w:rFonts w:eastAsia="SimSun"/>
          <w:bCs/>
          <w:lang w:eastAsia="zh-CN" w:bidi="ar"/>
        </w:rPr>
        <w:t>Feng</w:t>
      </w:r>
      <w:r w:rsidR="007370DC">
        <w:rPr>
          <w:rFonts w:eastAsia="SimSun"/>
          <w:bCs/>
          <w:lang w:eastAsia="zh-CN" w:bidi="ar"/>
        </w:rPr>
        <w:t xml:space="preserve"> </w:t>
      </w:r>
      <w:r w:rsidRPr="007370DC">
        <w:rPr>
          <w:rFonts w:eastAsia="SimSun"/>
          <w:bCs/>
          <w:lang w:eastAsia="zh-CN" w:bidi="ar"/>
        </w:rPr>
        <w:t>Chen</w:t>
      </w:r>
      <w:r w:rsidRPr="007370DC">
        <w:rPr>
          <w:rFonts w:eastAsia="SimSun"/>
          <w:bCs/>
          <w:vertAlign w:val="superscript"/>
          <w:lang w:eastAsia="zh-CN" w:bidi="ar"/>
        </w:rPr>
        <w:t>1</w:t>
      </w:r>
      <w:r w:rsidRPr="007370DC">
        <w:rPr>
          <w:rFonts w:eastAsia="SimSun"/>
          <w:bCs/>
          <w:lang w:eastAsia="zh-CN" w:bidi="ar"/>
        </w:rPr>
        <w:t>,</w:t>
      </w:r>
      <w:r w:rsidR="007370DC">
        <w:rPr>
          <w:rFonts w:eastAsia="SimSun"/>
          <w:bCs/>
          <w:lang w:eastAsia="zh-CN" w:bidi="ar"/>
        </w:rPr>
        <w:t xml:space="preserve"> </w:t>
      </w:r>
      <w:proofErr w:type="spellStart"/>
      <w:r w:rsidRPr="007370DC">
        <w:rPr>
          <w:bCs/>
          <w:color w:val="auto"/>
        </w:rPr>
        <w:t>Xuming</w:t>
      </w:r>
      <w:proofErr w:type="spellEnd"/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Mo</w:t>
      </w:r>
      <w:r w:rsidRPr="007370DC">
        <w:rPr>
          <w:rFonts w:eastAsia="SimSun"/>
          <w:bCs/>
          <w:color w:val="auto"/>
          <w:vertAlign w:val="superscript"/>
          <w:lang w:eastAsia="zh-CN"/>
        </w:rPr>
        <w:t>1</w:t>
      </w:r>
    </w:p>
    <w:p w14:paraId="12342B85" w14:textId="77777777" w:rsidR="00421C2B" w:rsidRPr="007370DC" w:rsidRDefault="00421C2B" w:rsidP="007370DC">
      <w:pPr>
        <w:contextualSpacing/>
        <w:rPr>
          <w:rFonts w:eastAsia="SimSun"/>
          <w:bCs/>
          <w:color w:val="auto"/>
          <w:lang w:eastAsia="zh-CN"/>
        </w:rPr>
      </w:pPr>
    </w:p>
    <w:p w14:paraId="76765120" w14:textId="0851E5A6" w:rsidR="00421C2B" w:rsidRPr="007370DC" w:rsidRDefault="007C1CE4" w:rsidP="007370DC">
      <w:pPr>
        <w:contextualSpacing/>
        <w:rPr>
          <w:rFonts w:eastAsia="SimSun"/>
          <w:bCs/>
          <w:color w:val="auto"/>
          <w:lang w:eastAsia="zh-CN"/>
        </w:rPr>
      </w:pPr>
      <w:r w:rsidRPr="007370DC">
        <w:rPr>
          <w:bCs/>
          <w:color w:val="auto"/>
          <w:vertAlign w:val="superscript"/>
        </w:rPr>
        <w:t>1</w:t>
      </w:r>
      <w:r w:rsidRPr="007370DC">
        <w:rPr>
          <w:bCs/>
          <w:color w:val="auto"/>
        </w:rPr>
        <w:t>Department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of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Cardiothoracic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Surgery,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Children's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Hospital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of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Nanjing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Medical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University,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Nanjing,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China</w:t>
      </w:r>
    </w:p>
    <w:p w14:paraId="3413213A" w14:textId="77777777" w:rsidR="00421C2B" w:rsidRPr="007370DC" w:rsidRDefault="00421C2B" w:rsidP="007370DC">
      <w:pPr>
        <w:contextualSpacing/>
        <w:rPr>
          <w:rFonts w:eastAsia="SimSun"/>
          <w:bCs/>
          <w:color w:val="auto"/>
          <w:lang w:eastAsia="zh-CN"/>
        </w:rPr>
      </w:pPr>
    </w:p>
    <w:p w14:paraId="5CEE776C" w14:textId="5195A59F" w:rsidR="00421C2B" w:rsidRPr="007370DC" w:rsidRDefault="007C1CE4" w:rsidP="007370DC">
      <w:pPr>
        <w:contextualSpacing/>
        <w:rPr>
          <w:bCs/>
          <w:color w:val="808080"/>
        </w:rPr>
      </w:pPr>
      <w:r w:rsidRPr="007370DC">
        <w:rPr>
          <w:bCs/>
          <w:color w:val="auto"/>
        </w:rPr>
        <w:t>*These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authors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contributed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equally.</w:t>
      </w:r>
    </w:p>
    <w:p w14:paraId="436863C5" w14:textId="77777777" w:rsidR="00421C2B" w:rsidRPr="007370DC" w:rsidRDefault="00421C2B" w:rsidP="007370DC">
      <w:pPr>
        <w:contextualSpacing/>
        <w:rPr>
          <w:bCs/>
          <w:color w:val="808080"/>
        </w:rPr>
      </w:pPr>
    </w:p>
    <w:p w14:paraId="16C847DF" w14:textId="42BE8A57" w:rsidR="00421C2B" w:rsidRPr="007370DC" w:rsidRDefault="007C1CE4" w:rsidP="007370DC">
      <w:pPr>
        <w:contextualSpacing/>
        <w:rPr>
          <w:bCs/>
          <w:color w:val="auto"/>
        </w:rPr>
      </w:pPr>
      <w:r w:rsidRPr="007370DC">
        <w:rPr>
          <w:bCs/>
          <w:color w:val="auto"/>
        </w:rPr>
        <w:t>Email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addresses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of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co-authors:</w:t>
      </w:r>
    </w:p>
    <w:p w14:paraId="1C79FE8B" w14:textId="232A8C1A" w:rsidR="00421C2B" w:rsidRPr="007370DC" w:rsidRDefault="007C1CE4" w:rsidP="007370DC">
      <w:pPr>
        <w:contextualSpacing/>
        <w:rPr>
          <w:rFonts w:eastAsia="SimSun"/>
          <w:bCs/>
          <w:color w:val="auto"/>
          <w:lang w:eastAsia="zh-CN"/>
        </w:rPr>
      </w:pPr>
      <w:proofErr w:type="spellStart"/>
      <w:r w:rsidRPr="007370DC">
        <w:rPr>
          <w:bCs/>
          <w:color w:val="auto"/>
        </w:rPr>
        <w:t>Xiaodong</w:t>
      </w:r>
      <w:proofErr w:type="spellEnd"/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Zang</w:t>
      </w:r>
      <w:r w:rsidRPr="007370DC">
        <w:rPr>
          <w:bCs/>
          <w:color w:val="auto"/>
        </w:rPr>
        <w:tab/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(</w:t>
      </w:r>
      <w:hyperlink r:id="rId8" w:history="1">
        <w:r w:rsidRPr="007370DC">
          <w:rPr>
            <w:rStyle w:val="Hyperlink"/>
            <w:bCs/>
          </w:rPr>
          <w:t>xiaodong0726@foxmail.com</w:t>
        </w:r>
      </w:hyperlink>
      <w:r w:rsidRPr="007370DC">
        <w:rPr>
          <w:bCs/>
          <w:color w:val="auto"/>
        </w:rPr>
        <w:t>)</w:t>
      </w:r>
    </w:p>
    <w:p w14:paraId="0F26EDBF" w14:textId="631C5DC2" w:rsidR="00421C2B" w:rsidRPr="007370DC" w:rsidRDefault="007C1CE4" w:rsidP="007370DC">
      <w:pPr>
        <w:contextualSpacing/>
        <w:rPr>
          <w:rFonts w:eastAsia="SimSun"/>
          <w:bCs/>
          <w:color w:val="auto"/>
          <w:lang w:eastAsia="zh-CN"/>
        </w:rPr>
      </w:pPr>
      <w:r w:rsidRPr="007370DC">
        <w:rPr>
          <w:rFonts w:eastAsia="SimSun"/>
          <w:bCs/>
          <w:color w:val="auto"/>
          <w:lang w:eastAsia="zh-CN"/>
        </w:rPr>
        <w:t>Di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Yu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(</w:t>
      </w:r>
      <w:hyperlink r:id="rId9" w:history="1">
        <w:r w:rsidRPr="007370DC">
          <w:rPr>
            <w:rStyle w:val="Hyperlink"/>
            <w:rFonts w:eastAsia="SimSun"/>
            <w:bCs/>
            <w:lang w:eastAsia="zh-CN"/>
          </w:rPr>
          <w:t>391122912@qq.com</w:t>
        </w:r>
      </w:hyperlink>
      <w:r w:rsidRPr="007370DC">
        <w:rPr>
          <w:rFonts w:eastAsia="SimSun"/>
          <w:bCs/>
          <w:color w:val="auto"/>
          <w:lang w:eastAsia="zh-CN"/>
        </w:rPr>
        <w:t>)</w:t>
      </w:r>
    </w:p>
    <w:p w14:paraId="637B644B" w14:textId="1516B514" w:rsidR="00421C2B" w:rsidRPr="007370DC" w:rsidRDefault="007C1CE4" w:rsidP="007370DC">
      <w:pPr>
        <w:contextualSpacing/>
        <w:rPr>
          <w:rFonts w:eastAsia="SimSun"/>
          <w:lang w:eastAsia="zh-CN"/>
        </w:rPr>
      </w:pPr>
      <w:proofErr w:type="spellStart"/>
      <w:r w:rsidRPr="007370DC">
        <w:rPr>
          <w:bCs/>
          <w:color w:val="auto"/>
        </w:rPr>
        <w:t>Zhaocong</w:t>
      </w:r>
      <w:proofErr w:type="spellEnd"/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Yang</w:t>
      </w:r>
      <w:r w:rsidR="007370DC">
        <w:rPr>
          <w:rStyle w:val="15"/>
        </w:rPr>
        <w:t xml:space="preserve"> </w:t>
      </w:r>
      <w:r w:rsidRPr="007370DC">
        <w:rPr>
          <w:rStyle w:val="15"/>
          <w:rFonts w:eastAsia="SimSun"/>
          <w:lang w:eastAsia="zh-CN"/>
        </w:rPr>
        <w:t>(</w:t>
      </w:r>
      <w:r w:rsidRPr="007370DC">
        <w:rPr>
          <w:rStyle w:val="15"/>
        </w:rPr>
        <w:t>yangzhaocong34@126.com</w:t>
      </w:r>
      <w:r w:rsidRPr="007370DC">
        <w:rPr>
          <w:rStyle w:val="15"/>
          <w:rFonts w:eastAsia="SimSun"/>
          <w:lang w:eastAsia="zh-CN"/>
        </w:rPr>
        <w:t>)</w:t>
      </w:r>
    </w:p>
    <w:p w14:paraId="0FC37C06" w14:textId="36310370" w:rsidR="00421C2B" w:rsidRPr="007370DC" w:rsidRDefault="007C1CE4" w:rsidP="007370DC">
      <w:pPr>
        <w:contextualSpacing/>
        <w:rPr>
          <w:rFonts w:eastAsia="SimSun"/>
          <w:lang w:eastAsia="zh-CN"/>
        </w:rPr>
      </w:pPr>
      <w:proofErr w:type="spellStart"/>
      <w:r w:rsidRPr="007370DC">
        <w:t>Qinghui</w:t>
      </w:r>
      <w:proofErr w:type="spellEnd"/>
      <w:r w:rsidR="007370DC">
        <w:t xml:space="preserve"> </w:t>
      </w:r>
      <w:r w:rsidRPr="007370DC">
        <w:t>Hu</w:t>
      </w:r>
      <w:r w:rsidR="007370DC">
        <w:rPr>
          <w:rStyle w:val="15"/>
        </w:rPr>
        <w:t xml:space="preserve"> </w:t>
      </w:r>
      <w:r w:rsidRPr="007370DC">
        <w:rPr>
          <w:rStyle w:val="15"/>
          <w:rFonts w:eastAsia="SimSun"/>
          <w:lang w:eastAsia="zh-CN"/>
        </w:rPr>
        <w:t>(</w:t>
      </w:r>
      <w:r w:rsidRPr="007370DC">
        <w:rPr>
          <w:rStyle w:val="15"/>
        </w:rPr>
        <w:t>hqh0214@aliyun.com</w:t>
      </w:r>
      <w:r w:rsidRPr="007370DC">
        <w:rPr>
          <w:rStyle w:val="15"/>
          <w:rFonts w:eastAsia="SimSun"/>
          <w:lang w:eastAsia="zh-CN"/>
        </w:rPr>
        <w:t>)</w:t>
      </w:r>
    </w:p>
    <w:p w14:paraId="59799F6F" w14:textId="6905E840" w:rsidR="00421C2B" w:rsidRPr="007370DC" w:rsidRDefault="007C1CE4" w:rsidP="007370DC">
      <w:pPr>
        <w:contextualSpacing/>
        <w:rPr>
          <w:rFonts w:eastAsia="SimSun"/>
          <w:bCs/>
          <w:color w:val="auto"/>
          <w:lang w:eastAsia="zh-CN"/>
        </w:rPr>
      </w:pPr>
      <w:proofErr w:type="spellStart"/>
      <w:r w:rsidRPr="007370DC">
        <w:rPr>
          <w:rFonts w:eastAsia="SimSun"/>
          <w:bCs/>
          <w:color w:val="auto"/>
          <w:lang w:eastAsia="zh-CN"/>
        </w:rPr>
        <w:t>Peichen</w:t>
      </w:r>
      <w:proofErr w:type="spellEnd"/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Ding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(tnzhao2009@sina.com)</w:t>
      </w:r>
    </w:p>
    <w:p w14:paraId="29E65A70" w14:textId="6C65DAC8" w:rsidR="00421C2B" w:rsidRPr="007370DC" w:rsidRDefault="007C1CE4" w:rsidP="007370DC">
      <w:pPr>
        <w:contextualSpacing/>
        <w:rPr>
          <w:rFonts w:eastAsia="SimSun"/>
          <w:bCs/>
          <w:color w:val="auto"/>
          <w:lang w:eastAsia="zh-CN"/>
        </w:rPr>
      </w:pPr>
      <w:r w:rsidRPr="007370DC">
        <w:rPr>
          <w:rFonts w:eastAsia="SimSun"/>
          <w:bCs/>
          <w:color w:val="auto"/>
          <w:lang w:eastAsia="zh-CN"/>
        </w:rPr>
        <w:t>Feng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Chen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(123283537@qq.com)</w:t>
      </w:r>
    </w:p>
    <w:p w14:paraId="052850DC" w14:textId="77777777" w:rsidR="00421C2B" w:rsidRPr="007370DC" w:rsidRDefault="00421C2B" w:rsidP="007370DC">
      <w:pPr>
        <w:contextualSpacing/>
        <w:rPr>
          <w:rFonts w:eastAsia="SimSun"/>
          <w:bCs/>
          <w:color w:val="auto"/>
          <w:lang w:eastAsia="zh-CN"/>
        </w:rPr>
      </w:pPr>
    </w:p>
    <w:p w14:paraId="76B2B70C" w14:textId="6BDB4B7D" w:rsidR="00421C2B" w:rsidRPr="007370DC" w:rsidRDefault="007C1CE4" w:rsidP="007370DC">
      <w:pPr>
        <w:contextualSpacing/>
        <w:rPr>
          <w:bCs/>
          <w:color w:val="auto"/>
        </w:rPr>
      </w:pPr>
      <w:r w:rsidRPr="007370DC">
        <w:rPr>
          <w:bCs/>
          <w:color w:val="auto"/>
        </w:rPr>
        <w:t>Corresponding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author:</w:t>
      </w:r>
      <w:r w:rsidR="007370DC">
        <w:rPr>
          <w:bCs/>
          <w:color w:val="auto"/>
        </w:rPr>
        <w:t xml:space="preserve"> </w:t>
      </w:r>
    </w:p>
    <w:p w14:paraId="4125513A" w14:textId="4615D80F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bCs/>
          <w:color w:val="auto"/>
          <w:lang w:eastAsia="zh-CN"/>
        </w:rPr>
      </w:pPr>
      <w:proofErr w:type="spellStart"/>
      <w:r w:rsidRPr="007370DC">
        <w:rPr>
          <w:bCs/>
          <w:color w:val="auto"/>
        </w:rPr>
        <w:t>Xuming</w:t>
      </w:r>
      <w:proofErr w:type="spellEnd"/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Mo</w:t>
      </w:r>
      <w:r w:rsidR="007370DC">
        <w:rPr>
          <w:bCs/>
          <w:color w:val="auto"/>
        </w:rPr>
        <w:t xml:space="preserve"> </w:t>
      </w:r>
      <w:r w:rsidRPr="007370DC">
        <w:rPr>
          <w:bCs/>
          <w:color w:val="auto"/>
        </w:rPr>
        <w:t>(</w:t>
      </w:r>
      <w:hyperlink r:id="rId10" w:history="1">
        <w:r w:rsidRPr="007370DC">
          <w:rPr>
            <w:rStyle w:val="Hyperlink"/>
            <w:bCs/>
            <w:color w:val="auto"/>
          </w:rPr>
          <w:t>mohsuming15@sina.com</w:t>
        </w:r>
      </w:hyperlink>
      <w:r w:rsidRPr="007370DC">
        <w:rPr>
          <w:bCs/>
          <w:color w:val="auto"/>
        </w:rPr>
        <w:t>)</w:t>
      </w:r>
    </w:p>
    <w:p w14:paraId="4FAA004D" w14:textId="77777777" w:rsidR="00421C2B" w:rsidRPr="007370DC" w:rsidRDefault="00421C2B" w:rsidP="007370DC">
      <w:pPr>
        <w:pStyle w:val="NormalWeb"/>
        <w:spacing w:before="0" w:beforeAutospacing="0" w:after="0" w:afterAutospacing="0"/>
        <w:contextualSpacing/>
        <w:rPr>
          <w:rFonts w:eastAsia="SimSun"/>
          <w:bCs/>
          <w:color w:val="7F7F7F" w:themeColor="text1" w:themeTint="80"/>
          <w:lang w:eastAsia="zh-CN"/>
        </w:rPr>
      </w:pPr>
    </w:p>
    <w:p w14:paraId="47DA68D5" w14:textId="77777777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808080"/>
          <w:lang w:eastAsia="zh-CN"/>
        </w:rPr>
      </w:pPr>
      <w:bookmarkStart w:id="2" w:name="Keywords"/>
      <w:r w:rsidRPr="007370DC">
        <w:rPr>
          <w:b/>
          <w:bCs/>
        </w:rPr>
        <w:t>KEYWORDS</w:t>
      </w:r>
      <w:bookmarkEnd w:id="2"/>
      <w:r w:rsidRPr="007370DC">
        <w:rPr>
          <w:b/>
          <w:bCs/>
        </w:rPr>
        <w:t>:</w:t>
      </w:r>
    </w:p>
    <w:p w14:paraId="20F48B92" w14:textId="0D35AA35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color w:val="auto"/>
        </w:rPr>
        <w:t>Cardiac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urgery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yocardi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otection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optosis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il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oderat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ep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</w:t>
      </w:r>
    </w:p>
    <w:p w14:paraId="609B31DC" w14:textId="77777777" w:rsidR="00421C2B" w:rsidRPr="007370DC" w:rsidRDefault="00421C2B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3CD4AC40" w14:textId="5551895B" w:rsidR="00421C2B" w:rsidRPr="007370DC" w:rsidRDefault="007C1CE4" w:rsidP="007370DC">
      <w:pPr>
        <w:contextualSpacing/>
      </w:pPr>
      <w:r w:rsidRPr="007370DC">
        <w:rPr>
          <w:b/>
          <w:bCs/>
        </w:rPr>
        <w:t>SUMMARY:</w:t>
      </w:r>
      <w:r w:rsidR="007370DC">
        <w:t xml:space="preserve"> </w:t>
      </w:r>
    </w:p>
    <w:p w14:paraId="45E0D93C" w14:textId="20FE58D7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istinc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ffect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ifferent</w:t>
      </w:r>
      <w:r w:rsidR="007370DC">
        <w:rPr>
          <w:color w:val="auto"/>
        </w:rPr>
        <w:t xml:space="preserve"> </w:t>
      </w:r>
      <w:r w:rsidRPr="007370DC">
        <w:rPr>
          <w:lang w:bidi="ar"/>
        </w:rPr>
        <w:t>degrees</w:t>
      </w:r>
      <w:r w:rsidR="007370DC">
        <w:rPr>
          <w:lang w:bidi="ar"/>
        </w:rPr>
        <w:t xml:space="preserve"> </w:t>
      </w:r>
      <w:r w:rsidRPr="007370DC">
        <w:rPr>
          <w:lang w:bidi="ar"/>
        </w:rPr>
        <w:t>of</w:t>
      </w:r>
      <w:r w:rsidR="007370DC">
        <w:rPr>
          <w:rFonts w:eastAsia="SimSun"/>
          <w:lang w:eastAsia="zh-CN" w:bidi="ar"/>
        </w:rPr>
        <w:t xml:space="preserve"> </w:t>
      </w:r>
      <w:r w:rsidRPr="007370DC">
        <w:rPr>
          <w:color w:val="auto"/>
        </w:rPr>
        <w:t>hypothermi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yocardi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otect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av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no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bee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oroughl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valuated.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o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s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study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quantif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level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el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at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ollowing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ifferen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reatment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uma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ardiomyocyte-bas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odel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laying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foundat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o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utur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-dept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olecula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search.</w:t>
      </w:r>
    </w:p>
    <w:p w14:paraId="5DFA9F4C" w14:textId="77777777" w:rsidR="00421C2B" w:rsidRPr="007370DC" w:rsidRDefault="00421C2B" w:rsidP="007370DC">
      <w:pPr>
        <w:contextualSpacing/>
        <w:rPr>
          <w:rFonts w:eastAsia="SimSun"/>
          <w:color w:val="808080" w:themeColor="background1" w:themeShade="80"/>
          <w:lang w:eastAsia="zh-CN"/>
        </w:rPr>
      </w:pPr>
    </w:p>
    <w:p w14:paraId="72BE11E7" w14:textId="01513FA2" w:rsidR="00421C2B" w:rsidRPr="007370DC" w:rsidRDefault="007C1CE4" w:rsidP="007370DC">
      <w:pPr>
        <w:contextualSpacing/>
        <w:rPr>
          <w:color w:val="808080"/>
        </w:rPr>
      </w:pPr>
      <w:bookmarkStart w:id="3" w:name="Long_Abstract"/>
      <w:r w:rsidRPr="007370DC">
        <w:rPr>
          <w:b/>
          <w:bCs/>
        </w:rPr>
        <w:t>ABSTRACT</w:t>
      </w:r>
      <w:bookmarkEnd w:id="3"/>
      <w:r w:rsidRPr="007370DC">
        <w:rPr>
          <w:b/>
          <w:bCs/>
        </w:rPr>
        <w:t>:</w:t>
      </w:r>
      <w:r w:rsidR="007370DC">
        <w:rPr>
          <w:color w:val="808080" w:themeColor="background1" w:themeShade="80"/>
        </w:rPr>
        <w:t xml:space="preserve"> </w:t>
      </w:r>
    </w:p>
    <w:p w14:paraId="00C1CF52" w14:textId="2CEA0B91" w:rsidR="00421C2B" w:rsidRPr="007370DC" w:rsidRDefault="007C1CE4" w:rsidP="007370DC">
      <w:pPr>
        <w:contextualSpacing/>
        <w:rPr>
          <w:color w:val="auto"/>
        </w:rPr>
      </w:pPr>
      <w:r w:rsidRPr="007370DC">
        <w:rPr>
          <w:color w:val="auto"/>
        </w:rPr>
        <w:t>Ischemia/reperfusion-deriv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yocardi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ysfunct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mm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linic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cenari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atient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fte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ardiac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urgery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articular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ensitivit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ardiomyocyte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schemic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jur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ighe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an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othe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el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opulations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esent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fford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siderabl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otect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gains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xpect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schemic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sult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owever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vestigation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to</w:t>
      </w:r>
      <w:r w:rsidR="007370DC">
        <w:rPr>
          <w:color w:val="auto"/>
        </w:rPr>
        <w:t xml:space="preserve"> </w:t>
      </w:r>
      <w:r w:rsidRPr="007370DC">
        <w:rPr>
          <w:lang w:bidi="ar"/>
        </w:rPr>
        <w:t>complex</w:t>
      </w:r>
      <w:r w:rsidR="007370DC">
        <w:rPr>
          <w:rFonts w:eastAsia="SimSun"/>
          <w:lang w:eastAsia="zh-CN" w:bidi="ar"/>
        </w:rPr>
        <w:t xml:space="preserve"> </w:t>
      </w:r>
      <w:r w:rsidRPr="007370DC">
        <w:rPr>
          <w:color w:val="auto"/>
        </w:rPr>
        <w:t>hypothermia</w:t>
      </w:r>
      <w:r w:rsidR="00457B86" w:rsidRPr="007370DC">
        <w:rPr>
          <w:color w:val="auto"/>
        </w:rPr>
        <w:t>-</w:t>
      </w:r>
      <w:r w:rsidRPr="007370DC">
        <w:rPr>
          <w:color w:val="auto"/>
        </w:rPr>
        <w:t>induc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olecula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hange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ma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limited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refore,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i</w:t>
      </w:r>
      <w:r w:rsidRPr="007370DC">
        <w:rPr>
          <w:color w:val="auto"/>
        </w:rPr>
        <w:t>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ssenti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identif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ultur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dit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imila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viv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ditio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c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du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damag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imila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bserv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linic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dit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producibl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anner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imic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schemia-lik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dition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vitro,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cell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s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odels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wer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reat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b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xygen/glucos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privat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(OGD).</w:t>
      </w:r>
      <w:r w:rsidR="007370DC">
        <w:rPr>
          <w:color w:val="auto"/>
        </w:rPr>
        <w:t xml:space="preserve"> </w:t>
      </w:r>
      <w:r w:rsidRPr="007370DC">
        <w:rPr>
          <w:lang w:bidi="ar"/>
        </w:rPr>
        <w:t>In</w:t>
      </w:r>
      <w:r w:rsidR="007370DC">
        <w:rPr>
          <w:lang w:bidi="ar"/>
        </w:rPr>
        <w:t xml:space="preserve"> </w:t>
      </w:r>
      <w:r w:rsidRPr="007370DC">
        <w:rPr>
          <w:lang w:bidi="ar"/>
        </w:rPr>
        <w:t>addition,</w:t>
      </w:r>
      <w:r w:rsidR="007370DC">
        <w:rPr>
          <w:rFonts w:eastAsia="SimSun"/>
          <w:lang w:eastAsia="zh-CN" w:bidi="ar"/>
        </w:rPr>
        <w:t xml:space="preserve"> </w:t>
      </w:r>
      <w:r w:rsidRPr="007370DC">
        <w:rPr>
          <w:color w:val="auto"/>
        </w:rPr>
        <w:t>w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pli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tandar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ime-temperatur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otoco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us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uring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ardiac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urgery.</w:t>
      </w:r>
      <w:r w:rsidR="007370DC">
        <w:rPr>
          <w:color w:val="auto"/>
        </w:rPr>
        <w:t xml:space="preserve"> </w:t>
      </w:r>
      <w:r w:rsidRPr="007370DC">
        <w:rPr>
          <w:lang w:bidi="ar"/>
        </w:rPr>
        <w:t>Furthermore,</w:t>
      </w:r>
      <w:r w:rsidR="007370DC">
        <w:rPr>
          <w:lang w:bidi="ar"/>
        </w:rPr>
        <w:t xml:space="preserve"> </w:t>
      </w:r>
      <w:r w:rsidRPr="007370DC">
        <w:rPr>
          <w:color w:val="auto"/>
        </w:rPr>
        <w:t>w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opose</w:t>
      </w:r>
      <w:r w:rsidR="007370DC">
        <w:rPr>
          <w:color w:val="auto"/>
        </w:rPr>
        <w:t xml:space="preserve"> </w:t>
      </w:r>
      <w:r w:rsidRPr="007370DC">
        <w:rPr>
          <w:lang w:bidi="ar"/>
        </w:rPr>
        <w:t>an</w:t>
      </w:r>
      <w:r w:rsidR="007370DC">
        <w:rPr>
          <w:lang w:bidi="ar"/>
        </w:rPr>
        <w:t xml:space="preserve"> </w:t>
      </w:r>
      <w:r w:rsidRPr="007370DC">
        <w:rPr>
          <w:lang w:bidi="ar"/>
        </w:rPr>
        <w:lastRenderedPageBreak/>
        <w:t>approa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us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impl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bu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mprehensiv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etho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or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quantitativ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nalys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yocardi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jury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optos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n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xpress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level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optosis-associat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otein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ere</w:t>
      </w:r>
      <w:r w:rsidR="007370DC">
        <w:rPr>
          <w:color w:val="auto"/>
        </w:rPr>
        <w:t xml:space="preserve"> </w:t>
      </w:r>
      <w:r w:rsidRPr="007370DC">
        <w:rPr>
          <w:lang w:bidi="ar"/>
        </w:rPr>
        <w:t>assess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b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low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ytometr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nd</w:t>
      </w:r>
      <w:r w:rsidR="007370DC">
        <w:rPr>
          <w:color w:val="auto"/>
        </w:rPr>
        <w:t xml:space="preserve"> </w:t>
      </w:r>
      <w:r w:rsidRPr="007370DC">
        <w:rPr>
          <w:lang w:bidi="ar"/>
        </w:rPr>
        <w:t>using</w:t>
      </w:r>
      <w:r w:rsidR="007370DC">
        <w:rPr>
          <w:lang w:bidi="ar"/>
        </w:rPr>
        <w:t xml:space="preserve"> </w:t>
      </w:r>
      <w:r w:rsidRPr="007370DC">
        <w:rPr>
          <w:lang w:bidi="ar"/>
        </w:rPr>
        <w:t>an</w:t>
      </w:r>
      <w:r w:rsidR="007370DC">
        <w:rPr>
          <w:rFonts w:eastAsia="SimSun"/>
          <w:lang w:eastAsia="zh-CN" w:bidi="ar"/>
        </w:rPr>
        <w:t xml:space="preserve"> </w:t>
      </w:r>
      <w:r w:rsidRPr="007370DC">
        <w:rPr>
          <w:color w:val="auto"/>
        </w:rPr>
        <w:t>ELIS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kit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odel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est</w:t>
      </w:r>
      <w:r w:rsidRPr="007370DC">
        <w:rPr>
          <w:rFonts w:eastAsia="SimSun"/>
          <w:color w:val="auto"/>
          <w:lang w:eastAsia="zh-CN"/>
        </w:rPr>
        <w:t>ed</w:t>
      </w:r>
      <w:r w:rsidR="007370DC">
        <w:rPr>
          <w:color w:val="auto"/>
        </w:rPr>
        <w:t xml:space="preserve"> </w:t>
      </w:r>
      <w:r w:rsidR="00457B86"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s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garding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ffect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ifferen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emperatur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dition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ardiomyocyt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optos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vitro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liabilit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ode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pend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tric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emperatur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trol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trollabl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xperiment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ocedures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n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tabl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xperiment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sults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dditionally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ode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a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b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us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tud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olecula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echanism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c</w:t>
      </w:r>
      <w:r w:rsidR="007370DC">
        <w:rPr>
          <w:color w:val="auto"/>
        </w:rPr>
        <w:t xml:space="preserve"> </w:t>
      </w:r>
      <w:proofErr w:type="spellStart"/>
      <w:r w:rsidRPr="007370DC">
        <w:rPr>
          <w:color w:val="auto"/>
        </w:rPr>
        <w:t>cardioprotection</w:t>
      </w:r>
      <w:proofErr w:type="spellEnd"/>
      <w:r w:rsidRPr="007370DC">
        <w:rPr>
          <w:color w:val="auto"/>
        </w:rPr>
        <w:t>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hic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a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av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mportan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mplication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o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velopmen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mplementar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rapie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o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us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it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.</w:t>
      </w:r>
    </w:p>
    <w:p w14:paraId="263B2EC5" w14:textId="77777777" w:rsidR="00421C2B" w:rsidRPr="007370DC" w:rsidRDefault="00421C2B" w:rsidP="007370DC">
      <w:pPr>
        <w:contextualSpacing/>
      </w:pPr>
    </w:p>
    <w:p w14:paraId="477DF4F6" w14:textId="59B575B4" w:rsidR="00421C2B" w:rsidRPr="007370DC" w:rsidRDefault="007C1CE4" w:rsidP="007370DC">
      <w:pPr>
        <w:contextualSpacing/>
        <w:rPr>
          <w:i/>
          <w:color w:val="808080"/>
        </w:rPr>
      </w:pPr>
      <w:bookmarkStart w:id="4" w:name="Introduction"/>
      <w:r w:rsidRPr="007370DC">
        <w:rPr>
          <w:b/>
        </w:rPr>
        <w:t>INTRODUCTION</w:t>
      </w:r>
      <w:bookmarkEnd w:id="4"/>
      <w:r w:rsidRPr="007370DC">
        <w:rPr>
          <w:b/>
          <w:bCs/>
        </w:rPr>
        <w:t>:</w:t>
      </w:r>
      <w:r w:rsidR="007370DC">
        <w:t xml:space="preserve"> </w:t>
      </w:r>
    </w:p>
    <w:p w14:paraId="462B6BF4" w14:textId="313B4AF1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Ischemia/reperfusion-deriv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yocard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ysfunc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mm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linic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cenari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atien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ft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a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rgery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aW08L0F1dGhvcj48WWVhcj4yMDE2PC9ZZWFyPjxSZWNO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aW08L0F1dGhvcj48WWVhcj4yMDE2PC9ZZWFyPjxSZWNO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,2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fldChar w:fldCharType="begin"/>
      </w:r>
      <w:r w:rsidRPr="007370DC">
        <w:rPr>
          <w:rFonts w:eastAsia="SimSun"/>
          <w:color w:val="auto"/>
          <w:lang w:eastAsia="zh-CN"/>
        </w:rPr>
        <w:instrText xml:space="preserve"> ADDIN  EN.CITE </w:instrTex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proofErr w:type="spellStart"/>
      <w:r w:rsidRPr="007370DC">
        <w:rPr>
          <w:rFonts w:eastAsia="SimSun"/>
          <w:color w:val="auto"/>
          <w:lang w:eastAsia="zh-CN"/>
        </w:rPr>
        <w:t>nonpulsatile</w:t>
      </w:r>
      <w:proofErr w:type="spellEnd"/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ow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low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rfus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riod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t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irculator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rest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amag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volv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yp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ear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i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ccur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articular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nsitivit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chem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jur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igh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th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opulation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sent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apeut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TH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fford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bstant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tec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gains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ec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chem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sul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atien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ndergo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a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rgery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PdHRvPC9BdXRob3I+PFllYXI+MjAxNTwvWWVhcj48UmVj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PdHRvPC9BdXRob3I+PFllYXI+MjAxNTwvWWVhcj48UmVj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3,4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fin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od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4-34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C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lthoug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sensu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is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gar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fini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ol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during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cardiac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surgery</w:t>
      </w:r>
      <w:r w:rsidRPr="007370DC">
        <w:rPr>
          <w:rFonts w:eastAsia="SimSun"/>
          <w:bCs/>
          <w:color w:val="auto"/>
          <w:lang w:eastAsia="zh-CN"/>
        </w:rPr>
        <w:fldChar w:fldCharType="begin">
          <w:fldData xml:space="preserve">PEVuZE5vdGU+PENpdGU+PEF1dGhvcj5MZXNobm93ZXI8L0F1dGhvcj48WWVhcj4yMDE1PC9ZZWFy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</w:fldData>
        </w:fldChar>
      </w:r>
      <w:r w:rsidRPr="007370DC">
        <w:rPr>
          <w:rFonts w:eastAsia="SimSun"/>
          <w:bCs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bCs/>
          <w:color w:val="auto"/>
          <w:lang w:eastAsia="zh-CN"/>
        </w:rPr>
        <w:fldChar w:fldCharType="begin">
          <w:fldData xml:space="preserve">PEVuZE5vdGU+PENpdGU+PEF1dGhvcj5MZXNobm93ZXI8L0F1dGhvcj48WWVhcj4yMDE1PC9ZZWFy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</w:fldData>
        </w:fldChar>
      </w:r>
      <w:r w:rsidRPr="007370DC">
        <w:rPr>
          <w:rFonts w:eastAsia="SimSun"/>
          <w:bCs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bCs/>
          <w:color w:val="auto"/>
          <w:lang w:eastAsia="zh-CN"/>
        </w:rPr>
      </w:r>
      <w:r w:rsidRPr="007370DC">
        <w:rPr>
          <w:rFonts w:eastAsia="SimSun"/>
          <w:bCs/>
          <w:color w:val="auto"/>
          <w:lang w:eastAsia="zh-CN"/>
        </w:rPr>
        <w:fldChar w:fldCharType="end"/>
      </w:r>
      <w:r w:rsidRPr="007370DC">
        <w:rPr>
          <w:rFonts w:eastAsia="SimSun"/>
          <w:bCs/>
          <w:color w:val="auto"/>
          <w:lang w:eastAsia="zh-CN"/>
        </w:rPr>
      </w:r>
      <w:r w:rsidRPr="007370DC">
        <w:rPr>
          <w:rFonts w:eastAsia="SimSun"/>
          <w:bCs/>
          <w:color w:val="auto"/>
          <w:lang w:eastAsia="zh-CN"/>
        </w:rPr>
        <w:fldChar w:fldCharType="separate"/>
      </w:r>
      <w:r w:rsidRPr="007370DC">
        <w:rPr>
          <w:rFonts w:eastAsia="SimSun"/>
          <w:bCs/>
          <w:color w:val="auto"/>
          <w:vertAlign w:val="superscript"/>
          <w:lang w:eastAsia="zh-CN"/>
        </w:rPr>
        <w:t>5-7</w:t>
      </w:r>
      <w:r w:rsidRPr="007370DC">
        <w:rPr>
          <w:rFonts w:eastAsia="SimSun"/>
          <w:bCs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2013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ternation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ane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er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po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andardiz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port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yste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lassif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ariou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ang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ystem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irculator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rest</w:t>
      </w:r>
      <w:r w:rsidRPr="007370DC">
        <w:rPr>
          <w:rFonts w:eastAsia="SimSun"/>
          <w:color w:val="auto"/>
          <w:lang w:eastAsia="zh-CN"/>
        </w:rPr>
        <w:fldChar w:fldCharType="begin"/>
      </w:r>
      <w:r w:rsidRPr="007370DC">
        <w:rPr>
          <w:rFonts w:eastAsia="SimSun"/>
          <w:color w:val="auto"/>
          <w:lang w:eastAsia="zh-CN"/>
        </w:rPr>
        <w:instrText xml:space="preserve"> ADDIN EN.CITE &lt;EndNote&gt;&lt;Cite&gt;&lt;Author&gt;Yan&lt;/Author&gt;&lt;Year&gt;2013&lt;/Year&gt;&lt;RecNum&gt;127&lt;/RecNum&gt;&lt;DisplayText&gt;&lt;style face="superscript"&gt;8&lt;/style&gt;&lt;/DisplayText&gt;&lt;record&gt;&lt;rec-number&gt;127&lt;/rec-number&gt;&lt;foreign-keys&gt;&lt;key app="EN" db-id="pe9wv9rxzw2sr9eevw7v02vfd9p9t0apdxss" timestamp="1598247600"&gt;127&lt;/key&gt;&lt;/foreign-keys&gt;&lt;ref-type name="Journal Article"&gt;17&lt;/ref-type&gt;&lt;contributors&gt;&lt;authors&gt;&lt;author&gt;Yan, T. D.&lt;/author&gt;&lt;author&gt;Bannon, P. G.&lt;/author&gt;&lt;author&gt;Bavaria, J.&lt;/author&gt;&lt;author&gt;Coselli, J. S.&lt;/author&gt;&lt;author&gt;Elefteriades, J. A.&lt;/author&gt;&lt;author&gt;Griepp, R. B.&lt;/author&gt;&lt;author&gt;Hughes, G. C.&lt;/author&gt;&lt;author&gt;LeMaire, S. A.&lt;/author&gt;&lt;author&gt;Kazui, T.&lt;/author&gt;&lt;author&gt;Kouchoukos, N. T.&lt;/author&gt;&lt;author&gt;Misfeld, M.&lt;/author&gt;&lt;author&gt;Mohr, F. W.&lt;/author&gt;&lt;author&gt;Oo, A.&lt;/author&gt;&lt;author&gt;Svensson, L. G.&lt;/author&gt;&lt;author&gt;Tian, D. H.&lt;/author&gt;&lt;/authors&gt;&lt;/contributors&gt;&lt;auth-address&gt;The Collaborative Research (CORE) Group, Sydney, Australia; ; Department of Cardiothoracic Surgery, Royal Prince Alfred Hospital, University of Sydney, Sydney, Australia;&lt;/auth-address&gt;&lt;titles&gt;&lt;title&gt;Consensus on hypothermia in aortic arch surgery&lt;/title&gt;&lt;secondary-title&gt;Annals of Cardiothoracic Surgery&lt;/secondary-title&gt;&lt;/titles&gt;&lt;periodical&gt;&lt;full-title&gt;Annals of Cardiothoracic Surgery&lt;/full-title&gt;&lt;/periodical&gt;&lt;pages&gt;163-8&lt;/pages&gt;&lt;volume&gt;2&lt;/volume&gt;&lt;number&gt;2&lt;/number&gt;&lt;keywords&gt;&lt;keyword&gt;Aortic arch surgery&lt;/keyword&gt;&lt;keyword&gt;cerebral protection&lt;/keyword&gt;&lt;keyword&gt;consensus statement&lt;/keyword&gt;&lt;keyword&gt;hypothermic circulatory arrest&lt;/keyword&gt;&lt;/keywords&gt;&lt;dates&gt;&lt;year&gt;2013&lt;/year&gt;&lt;pub-dates&gt;&lt;date&gt;Mar&lt;/date&gt;&lt;/pub-dates&gt;&lt;/dates&gt;&lt;isbn&gt;2225-319X (Print)&amp;#xD;2225-319X (Linking)&lt;/isbn&gt;&lt;accession-num&gt;23977577&lt;/accession-num&gt;&lt;urls&gt;&lt;related-urls&gt;&lt;url&gt;https://www.ncbi.nlm.nih.gov/pubmed/23977577&lt;/url&gt;&lt;/related-urls&gt;&lt;/urls&gt;&lt;custom2&gt;PMC3741830&lt;/custom2&gt;&lt;electronic-resource-num&gt;10.3978/j.issn.2225-319X.2013.03.03&lt;/electronic-resource-num&gt;&lt;/record&gt;&lt;/Cite&gt;&lt;/EndNote&gt;</w:instrText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8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a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lectroencephalograph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tabolis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i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rai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ivid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u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evels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fou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≤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4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C)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ep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14.1-20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C)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r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20.1-28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C)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il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28.1-34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C)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er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sensu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vid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lea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nifor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lassificatio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llow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i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mparabl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vid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linical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leva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bCs/>
          <w:color w:val="auto"/>
          <w:lang w:eastAsia="zh-CN"/>
        </w:rPr>
        <w:t>outcome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tec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fford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a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pacit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du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tabol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tivit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urth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imit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i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igh-energ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hosphates</w:t>
      </w:r>
      <w:r w:rsidR="007370DC">
        <w:rPr>
          <w:rFonts w:eastAsiaTheme="majorEastAsia"/>
          <w:bCs/>
          <w:color w:val="auto"/>
          <w:lang w:eastAsia="zh-CN"/>
        </w:rPr>
        <w:t xml:space="preserve"> </w:t>
      </w:r>
      <w:r w:rsidRPr="007370DC">
        <w:rPr>
          <w:rFonts w:eastAsiaTheme="majorEastAsia"/>
          <w:bCs/>
          <w:color w:val="auto"/>
          <w:lang w:eastAsia="zh-CN"/>
        </w:rPr>
        <w:t>consumption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aaG91PC9BdXRob3I+PFllYXI+MjAxMTwvWWVhcj48UmVj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aaG91PC9BdXRob3I+PFllYXI+MjAxMTwvWWVhcj48UmVj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9,10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owever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ol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yocard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tec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rovers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Theme="majorEastAsia"/>
          <w:bCs/>
          <w:color w:val="auto"/>
          <w:lang w:eastAsia="zh-CN"/>
        </w:rPr>
        <w:t>have</w:t>
      </w:r>
      <w:r w:rsidR="007370DC">
        <w:rPr>
          <w:rFonts w:eastAsiaTheme="majorEastAsia"/>
          <w:bCs/>
          <w:color w:val="auto"/>
          <w:lang w:eastAsia="zh-CN"/>
        </w:rPr>
        <w:t xml:space="preserve"> </w:t>
      </w:r>
      <w:r w:rsidRPr="007370DC">
        <w:rPr>
          <w:rFonts w:eastAsiaTheme="majorEastAsia"/>
          <w:bCs/>
          <w:color w:val="auto"/>
          <w:lang w:eastAsia="zh-CN"/>
        </w:rPr>
        <w:t>multiple</w:t>
      </w:r>
      <w:r w:rsidR="007370DC">
        <w:rPr>
          <w:rFonts w:eastAsiaTheme="majorEastAsia"/>
          <w:bCs/>
          <w:color w:val="auto"/>
          <w:lang w:eastAsia="zh-CN"/>
        </w:rPr>
        <w:t xml:space="preserve"> </w:t>
      </w:r>
      <w:r w:rsidRPr="007370DC">
        <w:rPr>
          <w:rFonts w:eastAsiaTheme="majorEastAsia"/>
          <w:bCs/>
          <w:color w:val="auto"/>
          <w:lang w:eastAsia="zh-CN"/>
        </w:rPr>
        <w:t>effects</w:t>
      </w:r>
      <w:r w:rsidR="007370DC">
        <w:rPr>
          <w:rFonts w:eastAsia="SimSun"/>
          <w:bCs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pen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gre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.</w:t>
      </w:r>
    </w:p>
    <w:p w14:paraId="0AD94510" w14:textId="77777777" w:rsidR="00421C2B" w:rsidRPr="007370DC" w:rsidRDefault="00421C2B" w:rsidP="007370DC">
      <w:pPr>
        <w:contextualSpacing/>
        <w:rPr>
          <w:rFonts w:eastAsia="SimSun"/>
          <w:color w:val="auto"/>
          <w:lang w:eastAsia="zh-CN"/>
        </w:rPr>
      </w:pPr>
    </w:p>
    <w:p w14:paraId="4C3B2CFC" w14:textId="011E800B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Myocard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/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know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compani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rea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isis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aaHU8L0F1dGhvcj48WWVhcj4yMDE2PC9ZZWFyPjxSZWNO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aaHU8L0F1dGhvcj48WWVhcj4yMDE2PC9ZZWFyPjxSZWNO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1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c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por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bserv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gramm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a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reas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pen-hear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rgery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incid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ecrosi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e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reas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umb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a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yocard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DYXN0ZWRvPC9BdXRob3I+PFllYXI+MjAwNzwvWWVhcj48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DYXN0ZWRvPC9BdXRob3I+PFllYXI+MjAwNzwvWWVhcj48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2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efor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duc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fu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apeut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proa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linic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actice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u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r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L-1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apeut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how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du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itochondr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lea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ytochrom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-induc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act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AIF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perfusion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cmVjaDwvQXV0aG9yPjxZZWFyPjIwMTc8L1llYXI+PFJl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cmVjaDwvQXV0aG9yPjxZZWFyPjIwMTc8L1llYXI+PFJl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3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owever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gulat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rovers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pear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pe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gre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op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lleagu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bserv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mpar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="00457B86"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ormothermic</w:t>
      </w:r>
      <w:r w:rsidR="007370DC">
        <w:rPr>
          <w:rFonts w:eastAsia="SimSun"/>
          <w:color w:val="auto"/>
          <w:lang w:eastAsia="zh-CN"/>
        </w:rPr>
        <w:t xml:space="preserve"> </w:t>
      </w:r>
      <w:r w:rsidR="00C240F4" w:rsidRPr="007370DC">
        <w:rPr>
          <w:rFonts w:eastAsia="SimSun"/>
          <w:color w:val="auto"/>
          <w:lang w:eastAsia="zh-CN"/>
        </w:rPr>
        <w:t>cardiopulmonary</w:t>
      </w:r>
      <w:r w:rsidR="007370DC">
        <w:rPr>
          <w:rFonts w:eastAsia="SimSun"/>
          <w:color w:val="auto"/>
          <w:lang w:eastAsia="zh-CN"/>
        </w:rPr>
        <w:t xml:space="preserve"> </w:t>
      </w:r>
      <w:r w:rsidR="00C240F4" w:rsidRPr="007370DC">
        <w:rPr>
          <w:rFonts w:eastAsia="SimSun"/>
          <w:color w:val="auto"/>
          <w:lang w:eastAsia="zh-CN"/>
        </w:rPr>
        <w:t>bypas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ro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roup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yocard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ssu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ro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ig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ep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irculator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res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reased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Db29wZXI8L0F1dGhvcj48WWVhcj4yMDAwPC9ZZWFyPjxS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Db29wZXI8L0F1dGhvcj48WWVhcj4yMDAwPC9ZZWFyPjxS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4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dditio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ul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om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i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gges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ep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tiv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athway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hil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es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ggressi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pear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hibi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athway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YWppbW90bzwvQXV0aG9yPjxZZWFyPjIwMTY8L1llYXI+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YWppbW90bzwvQXV0aG9yPjxZZWFyPjIwMTY8L1llYXI+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2,15,16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as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ul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foun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ssocia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chem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jur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ack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nderstan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chanism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hi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ffec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yocard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ssue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efor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imi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hi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nhanc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tenua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houl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curate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fined.</w:t>
      </w:r>
      <w:r w:rsidR="007370DC">
        <w:rPr>
          <w:rFonts w:eastAsia="SimSun"/>
          <w:color w:val="auto"/>
          <w:lang w:eastAsia="zh-CN"/>
        </w:rPr>
        <w:t xml:space="preserve"> </w:t>
      </w:r>
    </w:p>
    <w:p w14:paraId="1539A5E7" w14:textId="77777777" w:rsidR="00421C2B" w:rsidRPr="007370DC" w:rsidRDefault="00421C2B" w:rsidP="007370DC">
      <w:pPr>
        <w:contextualSpacing/>
        <w:rPr>
          <w:rFonts w:eastAsia="SimSun"/>
          <w:color w:val="auto"/>
          <w:lang w:eastAsia="zh-CN"/>
        </w:rPr>
      </w:pPr>
    </w:p>
    <w:p w14:paraId="56182658" w14:textId="5CDCE6B9" w:rsidR="00421C2B" w:rsidRPr="007370DC" w:rsidRDefault="007C1CE4" w:rsidP="007370DC">
      <w:pPr>
        <w:contextualSpacing/>
        <w:rPr>
          <w:rFonts w:eastAsia="SimSun"/>
          <w:color w:val="808080" w:themeColor="background1" w:themeShade="80"/>
          <w:lang w:eastAsia="zh-CN"/>
        </w:rPr>
      </w:pP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a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tt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nderstan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chanism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ssocia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icac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vid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ation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a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mplement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uman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ssent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dentif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ul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di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imila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v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ditio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du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amag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imila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bserv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linic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di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producibl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nner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ssent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ep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ward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hiev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o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stablis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ptim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ditio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duc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cordingly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s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y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lor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thodologic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tai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gar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xygen-gluco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priv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erimen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ultur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acil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tr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chemia-reperfusion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urthermor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valua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iffer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xic-ischem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m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erifi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u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gar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iffer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ditio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tro.</w:t>
      </w:r>
    </w:p>
    <w:p w14:paraId="7783E465" w14:textId="77777777" w:rsidR="00421C2B" w:rsidRPr="007370DC" w:rsidRDefault="00421C2B" w:rsidP="007370DC">
      <w:pPr>
        <w:contextualSpacing/>
        <w:rPr>
          <w:b/>
          <w:color w:val="000000" w:themeColor="text1"/>
        </w:rPr>
      </w:pPr>
    </w:p>
    <w:p w14:paraId="19DDDC26" w14:textId="1AA57AF6" w:rsidR="00421C2B" w:rsidRPr="007370DC" w:rsidRDefault="007C1CE4" w:rsidP="007370DC">
      <w:pPr>
        <w:contextualSpacing/>
      </w:pPr>
      <w:bookmarkStart w:id="5" w:name="Protocol"/>
      <w:r w:rsidRPr="007370DC">
        <w:rPr>
          <w:b/>
        </w:rPr>
        <w:t>PROTOCOL</w:t>
      </w:r>
      <w:bookmarkEnd w:id="5"/>
      <w:r w:rsidRPr="007370DC">
        <w:rPr>
          <w:b/>
          <w:bCs/>
        </w:rPr>
        <w:t>:</w:t>
      </w:r>
      <w:r w:rsidR="007370DC">
        <w:t xml:space="preserve"> </w:t>
      </w:r>
    </w:p>
    <w:p w14:paraId="6E4198B5" w14:textId="77777777" w:rsidR="00457B86" w:rsidRPr="007370DC" w:rsidRDefault="00457B86" w:rsidP="007370DC">
      <w:pPr>
        <w:contextualSpacing/>
        <w:rPr>
          <w:rFonts w:eastAsia="SimSun"/>
          <w:lang w:eastAsia="zh-CN"/>
        </w:rPr>
      </w:pPr>
    </w:p>
    <w:p w14:paraId="6F534F2E" w14:textId="79FD8A9F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Inform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gar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mmerc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agen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strumen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is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b/>
          <w:bCs/>
          <w:color w:val="auto"/>
          <w:lang w:eastAsia="zh-CN"/>
        </w:rPr>
        <w:t>Table</w:t>
      </w:r>
      <w:r w:rsidR="007370DC">
        <w:rPr>
          <w:rFonts w:eastAsia="SimSun"/>
          <w:b/>
          <w:bCs/>
          <w:color w:val="auto"/>
          <w:lang w:eastAsia="zh-CN"/>
        </w:rPr>
        <w:t xml:space="preserve"> </w:t>
      </w:r>
      <w:r w:rsidRPr="007370DC">
        <w:rPr>
          <w:rFonts w:eastAsia="SimSun"/>
          <w:b/>
          <w:bCs/>
          <w:color w:val="auto"/>
          <w:lang w:eastAsia="zh-CN"/>
        </w:rPr>
        <w:t>of</w:t>
      </w:r>
      <w:r w:rsidR="007370DC">
        <w:rPr>
          <w:rFonts w:eastAsia="SimSun"/>
          <w:b/>
          <w:bCs/>
          <w:color w:val="auto"/>
          <w:lang w:eastAsia="zh-CN"/>
        </w:rPr>
        <w:t xml:space="preserve"> </w:t>
      </w:r>
      <w:r w:rsidRPr="007370DC">
        <w:rPr>
          <w:rFonts w:eastAsia="SimSun"/>
          <w:b/>
          <w:bCs/>
          <w:color w:val="auto"/>
          <w:lang w:eastAsia="zh-CN"/>
        </w:rPr>
        <w:t>Materials</w:t>
      </w:r>
      <w:r w:rsidRPr="007370DC">
        <w:rPr>
          <w:rFonts w:eastAsia="SimSun"/>
          <w:color w:val="auto"/>
          <w:lang w:eastAsia="zh-CN"/>
        </w:rPr>
        <w:t>.</w:t>
      </w:r>
    </w:p>
    <w:p w14:paraId="6A118C72" w14:textId="3CB8FC72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16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um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in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riv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ro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us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imar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ro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dul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entricula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ear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ssu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V40-transform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um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ibroblasts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EYXZpZHNvbjwvQXV0aG9yPjxZZWFyPjIwMDU8L1llYXI+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EYXZpZHNvbjwvQXV0aG9yPjxZZWFyPjIwMDU8L1llYXI+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7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hi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urcha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ro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LUEFBI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Shanghai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hina)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in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velop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n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iochemic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rphologic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eatur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haracterist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dditio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in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de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valu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yocard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amag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yocard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unc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tro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aGFuPC9BdXRob3I+PFllYXI+MjAxOTwvWWVhcj48UmVj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aGFuPC9BdXRob3I+PFllYXI+MjAxOTwvWWVhcj48UmVj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8,19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</w:p>
    <w:p w14:paraId="08EEB411" w14:textId="77777777" w:rsidR="00457B86" w:rsidRPr="007370DC" w:rsidRDefault="00457B86" w:rsidP="007370DC">
      <w:pPr>
        <w:contextualSpacing/>
        <w:rPr>
          <w:rFonts w:eastAsia="SimSun"/>
          <w:color w:val="auto"/>
          <w:lang w:eastAsia="zh-CN"/>
        </w:rPr>
      </w:pPr>
    </w:p>
    <w:p w14:paraId="3E45F19E" w14:textId="272DBBA5" w:rsidR="00421C2B" w:rsidRPr="007370DC" w:rsidRDefault="007C1CE4" w:rsidP="007370DC">
      <w:pPr>
        <w:pStyle w:val="NormalWeb"/>
        <w:numPr>
          <w:ilvl w:val="0"/>
          <w:numId w:val="4"/>
        </w:numPr>
        <w:spacing w:before="0" w:beforeAutospacing="0" w:after="0" w:afterAutospacing="0"/>
        <w:ind w:left="0" w:firstLine="0"/>
        <w:contextualSpacing/>
        <w:rPr>
          <w:rFonts w:eastAsia="SimSun"/>
          <w:b/>
          <w:color w:val="auto"/>
          <w:lang w:eastAsia="zh-CN"/>
        </w:rPr>
      </w:pPr>
      <w:bookmarkStart w:id="6" w:name="_Hlk51316081"/>
      <w:r w:rsidRPr="007370DC">
        <w:rPr>
          <w:rFonts w:eastAsia="SimSun"/>
          <w:b/>
          <w:color w:val="auto"/>
          <w:highlight w:val="yellow"/>
          <w:lang w:eastAsia="zh-CN"/>
        </w:rPr>
        <w:t>Cell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culture</w:t>
      </w:r>
    </w:p>
    <w:p w14:paraId="73873AEA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b/>
          <w:color w:val="auto"/>
          <w:lang w:eastAsia="zh-CN"/>
        </w:rPr>
      </w:pPr>
    </w:p>
    <w:p w14:paraId="1C530C13" w14:textId="609A1533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NOTE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as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ul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diu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sis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rum-fre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lbecco</w:t>
      </w:r>
      <w:r w:rsidR="00457B86" w:rsidRPr="007370DC">
        <w:rPr>
          <w:rFonts w:eastAsia="SimSun"/>
          <w:color w:val="auto"/>
          <w:lang w:eastAsia="zh-CN"/>
        </w:rPr>
        <w:t>’</w:t>
      </w:r>
      <w:r w:rsidRPr="007370DC">
        <w:rPr>
          <w:rFonts w:eastAsia="SimSun"/>
          <w:color w:val="auto"/>
          <w:lang w:eastAsia="zh-CN"/>
        </w:rPr>
        <w:t>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ifi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agle</w:t>
      </w:r>
      <w:r w:rsidR="00457B86" w:rsidRPr="007370DC">
        <w:rPr>
          <w:rFonts w:eastAsia="SimSun"/>
          <w:color w:val="auto"/>
          <w:lang w:eastAsia="zh-CN"/>
        </w:rPr>
        <w:t>’</w:t>
      </w:r>
      <w:r w:rsidRPr="007370DC">
        <w:rPr>
          <w:rFonts w:eastAsia="SimSun"/>
          <w:color w:val="auto"/>
          <w:lang w:eastAsia="zh-CN"/>
        </w:rPr>
        <w:t>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diu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DMEM)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0%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et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ovin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ru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FBS)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%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a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yocy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row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pplement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%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nicillin/streptomyc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olution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o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diu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4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war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37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fo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.</w:t>
      </w:r>
    </w:p>
    <w:p w14:paraId="6B8E9238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3902E7EE" w14:textId="676B666F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Remov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ryopreserve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huma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ardiomyocyt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(HCM)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s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rom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liqui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nitroge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aw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m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water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bath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37 °C.</w:t>
      </w:r>
    </w:p>
    <w:p w14:paraId="75216959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3F8863B0" w14:textId="2B05E360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Gentl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hak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via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&lt;1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inute)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37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°C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at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a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until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only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small</w:t>
      </w:r>
      <w:r w:rsidR="007370DC">
        <w:rPr>
          <w:rFonts w:eastAsia="SimSun"/>
          <w:color w:val="auto"/>
          <w:lang w:eastAsia="zh-CN"/>
        </w:rPr>
        <w:t xml:space="preserve"> </w:t>
      </w:r>
      <w:r w:rsidR="00440BA8">
        <w:rPr>
          <w:rFonts w:eastAsia="SimSun"/>
          <w:color w:val="auto"/>
          <w:lang w:eastAsia="zh-CN"/>
        </w:rPr>
        <w:t xml:space="preserve">piece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mai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al.</w:t>
      </w:r>
    </w:p>
    <w:p w14:paraId="1ECB2074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38F0AC47" w14:textId="7EE72040" w:rsidR="00421C2B" w:rsidRPr="00440BA8" w:rsidRDefault="007C1CE4" w:rsidP="00440BA8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Transf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via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teril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lamina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low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ood.</w:t>
      </w:r>
      <w:r w:rsid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Wip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th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outsid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of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th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vial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with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cotton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ball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dipped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in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70%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lcohol.</w:t>
      </w:r>
    </w:p>
    <w:p w14:paraId="16B1B80D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040E00D4" w14:textId="5FBECFFF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Transf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4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57B86" w:rsidRPr="00BE5105">
        <w:rPr>
          <w:rFonts w:eastAsia="SimSun"/>
          <w:color w:val="auto"/>
          <w:lang w:eastAsia="zh-CN"/>
        </w:rPr>
        <w:t>m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rewarme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omple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grow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diu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ropwis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ntrifug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ub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ontain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awe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.</w:t>
      </w:r>
    </w:p>
    <w:p w14:paraId="60AA06DA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A5FDC93" w14:textId="6BAFFF48" w:rsidR="00421C2B" w:rsidRPr="00440BA8" w:rsidRDefault="007C1CE4" w:rsidP="00440BA8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Centrifug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uspens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200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i/>
          <w:iCs/>
          <w:color w:val="auto"/>
          <w:lang w:eastAsia="zh-CN"/>
        </w:rPr>
        <w:t>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inutes.</w:t>
      </w:r>
      <w:r w:rsid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fter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centrifugation,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discard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th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supernatant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nd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resuspend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th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pellet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in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5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="00457B86" w:rsidRPr="00440BA8">
        <w:rPr>
          <w:rFonts w:eastAsia="SimSun"/>
          <w:color w:val="auto"/>
          <w:lang w:eastAsia="zh-CN"/>
        </w:rPr>
        <w:t>mL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of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complet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medium.</w:t>
      </w:r>
    </w:p>
    <w:p w14:paraId="1331E8AD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6A9DBF3A" w14:textId="48F84AFF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Mainta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s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37 °C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humidifie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="00457B86" w:rsidRPr="007370DC">
        <w:rPr>
          <w:rFonts w:eastAsia="SimSun"/>
          <w:color w:val="auto"/>
          <w:highlight w:val="yellow"/>
          <w:lang w:eastAsia="zh-CN"/>
        </w:rPr>
        <w:t>incubator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under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tmospher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with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95%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ir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5%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O</w:t>
      </w:r>
      <w:r w:rsidRPr="007370DC">
        <w:rPr>
          <w:rFonts w:eastAsia="SimSun"/>
          <w:color w:val="auto"/>
          <w:highlight w:val="yellow"/>
          <w:vertAlign w:val="subscript"/>
          <w:lang w:eastAsia="zh-CN"/>
        </w:rPr>
        <w:t>2</w:t>
      </w:r>
      <w:r w:rsidRPr="007370DC">
        <w:rPr>
          <w:rFonts w:eastAsia="SimSun"/>
          <w:color w:val="auto"/>
          <w:highlight w:val="yellow"/>
          <w:lang w:eastAsia="zh-CN"/>
        </w:rPr>
        <w:t>.</w:t>
      </w:r>
    </w:p>
    <w:p w14:paraId="62F1BFA5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D8C0759" w14:textId="66737BA2" w:rsidR="00457B86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NOTE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fo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rvest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eriment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llow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row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nti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ach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proximate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60-70%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fluency.</w:t>
      </w:r>
    </w:p>
    <w:p w14:paraId="47524BEA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56141F00" w14:textId="008C68B4" w:rsidR="00421C2B" w:rsidRPr="007370DC" w:rsidRDefault="007C1CE4" w:rsidP="007370DC">
      <w:pPr>
        <w:pStyle w:val="NormalWeb"/>
        <w:numPr>
          <w:ilvl w:val="0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b/>
          <w:color w:val="auto"/>
          <w:lang w:eastAsia="zh-CN"/>
        </w:rPr>
      </w:pPr>
      <w:r w:rsidRPr="007370DC">
        <w:rPr>
          <w:rFonts w:eastAsia="SimSun"/>
          <w:b/>
          <w:color w:val="auto"/>
          <w:highlight w:val="yellow"/>
          <w:lang w:eastAsia="zh-CN"/>
        </w:rPr>
        <w:t>Establishment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of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an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="00457B86" w:rsidRPr="007370DC">
        <w:rPr>
          <w:rFonts w:eastAsia="SimSun"/>
          <w:b/>
          <w:color w:val="auto"/>
          <w:highlight w:val="yellow"/>
          <w:lang w:eastAsia="zh-CN"/>
        </w:rPr>
        <w:t>oxygen-glucose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="00457B86" w:rsidRPr="007370DC">
        <w:rPr>
          <w:rFonts w:eastAsia="SimSun"/>
          <w:b/>
          <w:color w:val="auto"/>
          <w:highlight w:val="yellow"/>
          <w:lang w:eastAsia="zh-CN"/>
        </w:rPr>
        <w:t>deprivation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="00457B86" w:rsidRPr="007370DC">
        <w:rPr>
          <w:rFonts w:eastAsia="SimSun"/>
          <w:b/>
          <w:color w:val="auto"/>
          <w:highlight w:val="yellow"/>
          <w:lang w:eastAsia="zh-CN"/>
        </w:rPr>
        <w:t>(OGD)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="00457B86" w:rsidRPr="007370DC">
        <w:rPr>
          <w:rFonts w:eastAsia="SimSun"/>
          <w:b/>
          <w:color w:val="auto"/>
          <w:highlight w:val="yellow"/>
          <w:lang w:eastAsia="zh-CN"/>
        </w:rPr>
        <w:t>model</w:t>
      </w:r>
    </w:p>
    <w:p w14:paraId="2F3FAD96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b/>
          <w:color w:val="auto"/>
          <w:lang w:eastAsia="zh-CN"/>
        </w:rPr>
      </w:pPr>
    </w:p>
    <w:p w14:paraId="5CF617E4" w14:textId="44CC2E79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NOTE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w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our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fo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riod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pla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row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diu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rum-fre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dium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="00CA7362"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re</w:t>
      </w:r>
      <w:r w:rsidR="007370DC">
        <w:rPr>
          <w:rFonts w:eastAsia="SimSun"/>
          <w:color w:val="auto"/>
          <w:lang w:eastAsia="zh-CN"/>
        </w:rPr>
        <w:t xml:space="preserve"> </w:t>
      </w:r>
      <w:proofErr w:type="spellStart"/>
      <w:r w:rsidRPr="007370DC">
        <w:rPr>
          <w:rFonts w:eastAsia="SimSun"/>
          <w:color w:val="auto"/>
          <w:lang w:eastAsia="zh-CN"/>
        </w:rPr>
        <w:t>reincubated</w:t>
      </w:r>
      <w:proofErr w:type="spellEnd"/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umidifi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ubat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2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37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</w:t>
      </w:r>
      <w:r w:rsidR="00457B86" w:rsidRPr="007370DC">
        <w:rPr>
          <w:rFonts w:eastAsia="SimSun"/>
          <w:color w:val="auto"/>
          <w:lang w:eastAsia="zh-CN"/>
        </w:rPr>
        <w:t>n</w:t>
      </w:r>
      <w:r w:rsidRPr="007370DC">
        <w:rPr>
          <w:rFonts w:eastAsia="SimSun"/>
          <w:color w:val="auto"/>
          <w:lang w:eastAsia="zh-CN"/>
        </w:rPr>
        <w:t>d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mosphe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5%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</w:t>
      </w:r>
      <w:r w:rsidRPr="007370DC">
        <w:rPr>
          <w:rFonts w:eastAsia="SimSun"/>
          <w:color w:val="auto"/>
          <w:vertAlign w:val="subscript"/>
          <w:lang w:eastAsia="zh-CN"/>
        </w:rPr>
        <w:t>2</w:t>
      </w:r>
      <w:r w:rsidRPr="007370DC">
        <w:rPr>
          <w:rFonts w:eastAsia="SimSun"/>
          <w:color w:val="auto"/>
          <w:lang w:eastAsia="zh-CN"/>
        </w:rPr>
        <w:t>.</w:t>
      </w:r>
    </w:p>
    <w:p w14:paraId="70BC9FFF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67FF7E50" w14:textId="4CD9D553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Aspir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medium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rom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6-wel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l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gently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was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ell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re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ime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wit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hosph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buffere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alin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(PBS).</w:t>
      </w:r>
    </w:p>
    <w:p w14:paraId="76DDCF8B" w14:textId="77777777" w:rsidR="00457B86" w:rsidRPr="00440BA8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4F9D9FE6" w14:textId="759C0C4A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Ad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2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="00457B86" w:rsidRPr="00440BA8">
        <w:rPr>
          <w:rFonts w:eastAsia="SimSun"/>
          <w:color w:val="auto"/>
          <w:highlight w:val="yellow"/>
          <w:lang w:eastAsia="zh-CN"/>
        </w:rPr>
        <w:t>m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of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res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ugar-fre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DMEM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e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well.</w:t>
      </w:r>
    </w:p>
    <w:p w14:paraId="66598A48" w14:textId="77777777" w:rsidR="00457B86" w:rsidRPr="00440BA8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03C4D4E0" w14:textId="69855856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Cultu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ell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onstan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emperatu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ree-ga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cubat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unde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tmosphe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wit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mixtu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of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95%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N</w:t>
      </w:r>
      <w:r w:rsidRPr="00440BA8">
        <w:rPr>
          <w:rFonts w:eastAsia="SimSun"/>
          <w:color w:val="auto"/>
          <w:highlight w:val="yellow"/>
          <w:vertAlign w:val="subscript"/>
          <w:lang w:eastAsia="zh-CN"/>
        </w:rPr>
        <w:t>2</w:t>
      </w:r>
      <w:r w:rsidRPr="00440BA8">
        <w:rPr>
          <w:rFonts w:eastAsia="SimSun"/>
          <w:color w:val="auto"/>
          <w:highlight w:val="yellow"/>
          <w:lang w:eastAsia="zh-CN"/>
        </w:rPr>
        <w:t>,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5%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O</w:t>
      </w:r>
      <w:r w:rsidRPr="00440BA8">
        <w:rPr>
          <w:rFonts w:eastAsia="SimSun"/>
          <w:color w:val="auto"/>
          <w:highlight w:val="yellow"/>
          <w:vertAlign w:val="subscript"/>
          <w:lang w:eastAsia="zh-CN"/>
        </w:rPr>
        <w:t>2</w:t>
      </w:r>
      <w:r w:rsidRPr="00440BA8">
        <w:rPr>
          <w:rFonts w:eastAsia="SimSun"/>
          <w:color w:val="auto"/>
          <w:highlight w:val="yellow"/>
          <w:lang w:eastAsia="zh-CN"/>
        </w:rPr>
        <w:t>,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0.1%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O</w:t>
      </w:r>
      <w:r w:rsidRPr="00440BA8">
        <w:rPr>
          <w:rFonts w:eastAsia="SimSun"/>
          <w:color w:val="auto"/>
          <w:highlight w:val="yellow"/>
          <w:vertAlign w:val="subscript"/>
          <w:lang w:eastAsia="zh-CN"/>
        </w:rPr>
        <w:t>2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37</w:t>
      </w:r>
      <w:r w:rsidR="00440BA8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°C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for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1,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2,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4,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8,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12,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or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16</w:t>
      </w:r>
      <w:r w:rsidR="00440BA8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h.</w:t>
      </w:r>
    </w:p>
    <w:p w14:paraId="18334C45" w14:textId="77777777" w:rsidR="00457B86" w:rsidRPr="00BE5105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31274C4C" w14:textId="03E3D5AA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Aft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ypoxi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eatment,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spir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diu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ro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6-w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l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as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i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B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p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7.4)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re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imes.</w:t>
      </w:r>
    </w:p>
    <w:p w14:paraId="4D8C936E" w14:textId="77777777" w:rsidR="00457B86" w:rsidRPr="00BE5105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4BA6DEEB" w14:textId="460A0BE3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Ad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2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57B86" w:rsidRPr="00BE5105">
        <w:rPr>
          <w:rFonts w:eastAsia="SimSun"/>
          <w:color w:val="auto"/>
          <w:lang w:eastAsia="zh-CN"/>
        </w:rPr>
        <w:t>m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omple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ME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ell.</w:t>
      </w:r>
    </w:p>
    <w:p w14:paraId="1FF98EAE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5BC2B902" w14:textId="708CD4FA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Mainta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37 °C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umidifie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cubat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und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mosphe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i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95%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i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5%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O</w:t>
      </w:r>
      <w:r w:rsidRPr="00BE5105">
        <w:rPr>
          <w:rFonts w:eastAsia="SimSun"/>
          <w:color w:val="auto"/>
          <w:vertAlign w:val="subscript"/>
          <w:lang w:eastAsia="zh-CN"/>
        </w:rPr>
        <w:t>2</w:t>
      </w:r>
      <w:r w:rsidRPr="00BE5105">
        <w:rPr>
          <w:rFonts w:eastAsia="SimSun"/>
          <w:color w:val="auto"/>
          <w:lang w:eastAsia="zh-CN"/>
        </w:rPr>
        <w:t>.</w:t>
      </w:r>
    </w:p>
    <w:p w14:paraId="26DA5132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5840612F" w14:textId="7CFB28BC" w:rsidR="00421C2B" w:rsidRPr="007370DC" w:rsidRDefault="007C1CE4" w:rsidP="007370DC">
      <w:pPr>
        <w:pStyle w:val="NormalWeb"/>
        <w:numPr>
          <w:ilvl w:val="0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b/>
          <w:color w:val="auto"/>
          <w:lang w:eastAsia="zh-CN"/>
        </w:rPr>
      </w:pPr>
      <w:r w:rsidRPr="007370DC">
        <w:rPr>
          <w:rFonts w:eastAsia="SimSun"/>
          <w:b/>
          <w:color w:val="auto"/>
          <w:highlight w:val="yellow"/>
          <w:lang w:eastAsia="zh-CN"/>
        </w:rPr>
        <w:t>Time-temperature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protocol</w:t>
      </w:r>
    </w:p>
    <w:p w14:paraId="371DF7B8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b/>
          <w:color w:val="auto"/>
          <w:lang w:eastAsia="zh-CN"/>
        </w:rPr>
      </w:pPr>
    </w:p>
    <w:p w14:paraId="38DD31A6" w14:textId="3084AE05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NOTE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andar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me-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toco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a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rgery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scrib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vious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thers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TY2htaXR0PC9BdXRob3I+PFllYXI+MjAwNzwvWWVhcj48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TY2htaXR0PC9BdXRob3I+PFllYXI+MjAwNzwvWWVhcj48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20,21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re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CM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cor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llow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toco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</w:t>
      </w:r>
      <w:r w:rsidR="00457B86" w:rsidRPr="007370DC">
        <w:rPr>
          <w:rFonts w:eastAsia="SimSun"/>
          <w:b/>
          <w:bCs/>
          <w:color w:val="auto"/>
          <w:lang w:eastAsia="zh-CN"/>
        </w:rPr>
        <w:t>Figure</w:t>
      </w:r>
      <w:r w:rsidR="007370DC">
        <w:rPr>
          <w:rFonts w:eastAsia="SimSun"/>
          <w:b/>
          <w:bCs/>
          <w:color w:val="auto"/>
          <w:lang w:eastAsia="zh-CN"/>
        </w:rPr>
        <w:t xml:space="preserve"> </w:t>
      </w:r>
      <w:r w:rsidRPr="007370DC">
        <w:rPr>
          <w:rFonts w:eastAsia="SimSun"/>
          <w:b/>
          <w:bCs/>
          <w:color w:val="auto"/>
          <w:lang w:eastAsia="zh-CN"/>
        </w:rPr>
        <w:t>1</w:t>
      </w:r>
      <w:r w:rsidRPr="007370DC">
        <w:rPr>
          <w:rFonts w:eastAsia="SimSun"/>
          <w:color w:val="auto"/>
          <w:lang w:eastAsia="zh-CN"/>
        </w:rPr>
        <w:t>)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mepoi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T1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dicat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ductio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mepoi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2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T2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dicat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intenan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mepoi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3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T3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dicat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warming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alyz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ro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intain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nd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inuou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ormotherm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ditio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37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C)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ditions</w:t>
      </w:r>
      <w:r w:rsidR="007370DC">
        <w:rPr>
          <w:rFonts w:eastAsia="SimSun"/>
          <w:color w:val="auto"/>
          <w:lang w:eastAsia="zh-CN"/>
        </w:rPr>
        <w:t xml:space="preserve"> </w:t>
      </w:r>
      <w:r w:rsidR="00457B86" w:rsidRPr="007370DC">
        <w:rPr>
          <w:rFonts w:eastAsia="SimSun"/>
          <w:color w:val="auto"/>
          <w:lang w:eastAsia="zh-CN"/>
        </w:rPr>
        <w:t>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rea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ri-g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ubator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hi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llow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ci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gulation.</w:t>
      </w:r>
      <w:r w:rsidR="007370DC">
        <w:rPr>
          <w:rFonts w:eastAsia="SimSun"/>
          <w:color w:val="auto"/>
          <w:lang w:eastAsia="zh-CN"/>
        </w:rPr>
        <w:t xml:space="preserve"> </w:t>
      </w:r>
    </w:p>
    <w:p w14:paraId="3EA22217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18C68486" w14:textId="1B29C31D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Tw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our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efo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experiments,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spir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ultu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diu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ro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6-w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l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d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2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57B86" w:rsidRPr="00BE5105">
        <w:rPr>
          <w:rFonts w:eastAsia="SimSun"/>
          <w:color w:val="auto"/>
          <w:lang w:eastAsia="zh-CN"/>
        </w:rPr>
        <w:t>m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res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erum-fre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ME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ell</w:t>
      </w:r>
      <w:r w:rsidR="00457B86" w:rsidRPr="00FF2FDC">
        <w:rPr>
          <w:rFonts w:eastAsia="SimSun"/>
          <w:color w:val="auto"/>
          <w:lang w:eastAsia="zh-CN"/>
        </w:rPr>
        <w:t>.</w:t>
      </w:r>
    </w:p>
    <w:p w14:paraId="1B7E88DD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2D6CCA5" w14:textId="4A4C4908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Re-incub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umidifie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cubat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2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37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°C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und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mosphe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i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5%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O</w:t>
      </w:r>
      <w:r w:rsidRPr="00BE5105">
        <w:rPr>
          <w:rFonts w:eastAsia="SimSun"/>
          <w:color w:val="auto"/>
          <w:vertAlign w:val="subscript"/>
          <w:lang w:eastAsia="zh-CN"/>
        </w:rPr>
        <w:t>2</w:t>
      </w:r>
      <w:r w:rsidRPr="00BE5105">
        <w:rPr>
          <w:rFonts w:eastAsia="SimSun"/>
          <w:color w:val="auto"/>
          <w:lang w:eastAsia="zh-CN"/>
        </w:rPr>
        <w:t>.</w:t>
      </w:r>
    </w:p>
    <w:p w14:paraId="5789FA21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55757FC0" w14:textId="65D75306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Aft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2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,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spir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diu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ro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6-w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l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as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i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B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p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7.4)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re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imes.</w:t>
      </w:r>
    </w:p>
    <w:p w14:paraId="776B6F0E" w14:textId="77777777" w:rsidR="00457B86" w:rsidRPr="00BE5105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7B2D03B" w14:textId="7875B625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lastRenderedPageBreak/>
        <w:t>Ad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2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57B86" w:rsidRPr="00BE5105">
        <w:rPr>
          <w:rFonts w:eastAsia="SimSun"/>
          <w:color w:val="auto"/>
          <w:lang w:eastAsia="zh-CN"/>
        </w:rPr>
        <w:t>m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res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erum-fre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ME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ell.</w:t>
      </w:r>
    </w:p>
    <w:p w14:paraId="6F03F738" w14:textId="77777777" w:rsidR="00457B86" w:rsidRPr="00BE5105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41EB14FD" w14:textId="5646A602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proofErr w:type="spellStart"/>
      <w:r w:rsidRPr="00BE5105">
        <w:rPr>
          <w:rFonts w:eastAsia="SimSun"/>
          <w:color w:val="auto"/>
          <w:lang w:eastAsia="zh-CN"/>
        </w:rPr>
        <w:t>Reincubate</w:t>
      </w:r>
      <w:proofErr w:type="spellEnd"/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i-ga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cubator.</w:t>
      </w:r>
    </w:p>
    <w:p w14:paraId="309A8AF3" w14:textId="77777777" w:rsidR="00457B86" w:rsidRPr="00BE5105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2911888" w14:textId="4D39852D" w:rsidR="00421C2B" w:rsidRPr="00BE5105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NOTE: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Replac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diu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remov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unattache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ebris.</w:t>
      </w:r>
    </w:p>
    <w:p w14:paraId="5AF986DD" w14:textId="77777777" w:rsidR="00457B86" w:rsidRPr="00BE5105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43670574" w14:textId="733872C6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Immediatel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hang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emperatu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lac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ultu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ishe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i-ga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cubator.</w:t>
      </w:r>
    </w:p>
    <w:p w14:paraId="7FFEAA92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62490A48" w14:textId="3F017C03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BE5105">
        <w:rPr>
          <w:rFonts w:eastAsia="SimSun"/>
          <w:color w:val="auto"/>
          <w:lang w:eastAsia="zh-CN"/>
        </w:rPr>
        <w:t>Aft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 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ooling,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quickl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spirat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medium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rom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6-wel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plat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d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2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="00457B86" w:rsidRPr="007370DC">
        <w:rPr>
          <w:rFonts w:eastAsia="SimSun"/>
          <w:color w:val="auto"/>
          <w:highlight w:val="yellow"/>
          <w:lang w:eastAsia="zh-CN"/>
        </w:rPr>
        <w:t>m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resh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ugar-fre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DMEM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per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well.</w:t>
      </w:r>
    </w:p>
    <w:p w14:paraId="56B4C717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042328E3" w14:textId="72188441" w:rsidR="00421C2B" w:rsidRPr="00440BA8" w:rsidRDefault="007C1CE4" w:rsidP="00440BA8">
      <w:pPr>
        <w:pStyle w:val="NormalWeb"/>
        <w:numPr>
          <w:ilvl w:val="1"/>
          <w:numId w:val="5"/>
        </w:numPr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Cultu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ell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ri-ga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cubat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unde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tmosphe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omprising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95%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N</w:t>
      </w:r>
      <w:r w:rsidRPr="00440BA8">
        <w:rPr>
          <w:rFonts w:eastAsia="SimSun"/>
          <w:color w:val="auto"/>
          <w:highlight w:val="yellow"/>
          <w:vertAlign w:val="subscript"/>
          <w:lang w:eastAsia="zh-CN"/>
        </w:rPr>
        <w:t>2</w:t>
      </w:r>
      <w:r w:rsidRPr="00440BA8">
        <w:rPr>
          <w:rFonts w:eastAsia="SimSun"/>
          <w:color w:val="auto"/>
          <w:highlight w:val="yellow"/>
          <w:lang w:eastAsia="zh-CN"/>
        </w:rPr>
        <w:t>,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5%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O</w:t>
      </w:r>
      <w:r w:rsidRPr="00440BA8">
        <w:rPr>
          <w:rFonts w:eastAsia="SimSun"/>
          <w:color w:val="auto"/>
          <w:highlight w:val="yellow"/>
          <w:vertAlign w:val="subscript"/>
          <w:lang w:eastAsia="zh-CN"/>
        </w:rPr>
        <w:t>2</w:t>
      </w:r>
      <w:r w:rsidRPr="00440BA8">
        <w:rPr>
          <w:rFonts w:eastAsia="SimSun"/>
          <w:color w:val="auto"/>
          <w:highlight w:val="yellow"/>
          <w:lang w:eastAsia="zh-CN"/>
        </w:rPr>
        <w:t>,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0.1%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O</w:t>
      </w:r>
      <w:r w:rsidRPr="00440BA8">
        <w:rPr>
          <w:rFonts w:eastAsia="SimSun"/>
          <w:color w:val="auto"/>
          <w:highlight w:val="yellow"/>
          <w:vertAlign w:val="subscript"/>
          <w:lang w:eastAsia="zh-CN"/>
        </w:rPr>
        <w:t>2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37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°C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12</w:t>
      </w:r>
      <w:r w:rsid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o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establis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hypoxia.</w:t>
      </w:r>
    </w:p>
    <w:p w14:paraId="30B10882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53E44D34" w14:textId="7F9DF2B2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Se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emperatu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describe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below.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</w:p>
    <w:p w14:paraId="5B312EC9" w14:textId="77777777" w:rsidR="00457B86" w:rsidRPr="00440BA8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78729B54" w14:textId="58FCDFC0" w:rsidR="00421C2B" w:rsidRPr="00440BA8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NOTE: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rotoco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tart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wit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10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of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low-temperatu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reatment,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llowe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by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rewarming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has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2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up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o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37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°C,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24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of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normothermi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(37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°C).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every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im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oint,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re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etri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dishe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remove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alysis.</w:t>
      </w:r>
    </w:p>
    <w:p w14:paraId="4C46D6ED" w14:textId="77777777" w:rsidR="00457B86" w:rsidRPr="00440BA8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5FBDE4BE" w14:textId="4B9472AE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Afte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low-temperatur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reatment,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spir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medium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rom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6-wel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l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was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wit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B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(pH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7.4)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re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imes.</w:t>
      </w:r>
    </w:p>
    <w:p w14:paraId="481184F6" w14:textId="77777777" w:rsidR="00457B86" w:rsidRPr="00440BA8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12FD375A" w14:textId="66BA8CDD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Ad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2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="00457B86" w:rsidRPr="00440BA8">
        <w:rPr>
          <w:rFonts w:eastAsia="SimSun"/>
          <w:color w:val="auto"/>
          <w:highlight w:val="yellow"/>
          <w:lang w:eastAsia="zh-CN"/>
        </w:rPr>
        <w:t>m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of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omple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DMEM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e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well.</w:t>
      </w:r>
    </w:p>
    <w:p w14:paraId="71A61303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7412182" w14:textId="00BD78F6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Mainta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s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37 °C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humidifie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ncubator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under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tmospher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with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95%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ir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5%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O</w:t>
      </w:r>
      <w:r w:rsidRPr="007370DC">
        <w:rPr>
          <w:rFonts w:eastAsia="SimSun"/>
          <w:color w:val="auto"/>
          <w:highlight w:val="yellow"/>
          <w:vertAlign w:val="subscript"/>
          <w:lang w:eastAsia="zh-CN"/>
        </w:rPr>
        <w:t>2</w:t>
      </w:r>
      <w:r w:rsidRPr="007370DC">
        <w:rPr>
          <w:rFonts w:eastAsia="SimSun"/>
          <w:color w:val="auto"/>
          <w:highlight w:val="yellow"/>
          <w:lang w:eastAsia="zh-CN"/>
        </w:rPr>
        <w:t>.</w:t>
      </w:r>
    </w:p>
    <w:p w14:paraId="686E6791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38AF3957" w14:textId="2E9F107A" w:rsidR="00421C2B" w:rsidRPr="007370DC" w:rsidRDefault="007C1CE4" w:rsidP="007370DC">
      <w:pPr>
        <w:pStyle w:val="NormalWeb"/>
        <w:numPr>
          <w:ilvl w:val="0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b/>
          <w:color w:val="auto"/>
          <w:lang w:eastAsia="zh-CN"/>
        </w:rPr>
      </w:pPr>
      <w:r w:rsidRPr="007370DC">
        <w:rPr>
          <w:rFonts w:eastAsia="SimSun"/>
          <w:b/>
          <w:color w:val="auto"/>
          <w:highlight w:val="yellow"/>
          <w:lang w:eastAsia="zh-CN"/>
        </w:rPr>
        <w:t>CCK-8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viability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="007370DC" w:rsidRPr="007370DC">
        <w:rPr>
          <w:rFonts w:eastAsia="SimSun"/>
          <w:b/>
          <w:color w:val="auto"/>
          <w:highlight w:val="yellow"/>
          <w:lang w:eastAsia="zh-CN"/>
        </w:rPr>
        <w:t>a</w:t>
      </w:r>
      <w:r w:rsidRPr="007370DC">
        <w:rPr>
          <w:rFonts w:eastAsia="SimSun"/>
          <w:b/>
          <w:color w:val="auto"/>
          <w:highlight w:val="yellow"/>
          <w:lang w:eastAsia="zh-CN"/>
        </w:rPr>
        <w:t>ssay</w:t>
      </w:r>
    </w:p>
    <w:p w14:paraId="7F2473B8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b/>
          <w:color w:val="auto"/>
          <w:lang w:eastAsia="zh-CN"/>
        </w:rPr>
      </w:pPr>
    </w:p>
    <w:p w14:paraId="35379287" w14:textId="1AF05DBF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War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0.25%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ypsin-ethylenediaminetetraacetic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ci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EDTA)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olu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B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37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°C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ri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use.</w:t>
      </w:r>
    </w:p>
    <w:p w14:paraId="2616C89E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95ABB06" w14:textId="64250F44" w:rsidR="00421C2B" w:rsidRPr="00440BA8" w:rsidRDefault="007C1CE4" w:rsidP="00440BA8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FF2FDC">
        <w:rPr>
          <w:rFonts w:eastAsia="SimSun"/>
          <w:color w:val="auto"/>
          <w:lang w:eastAsia="zh-CN"/>
        </w:rPr>
        <w:t>Aspirate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the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medium,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rins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i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57B86" w:rsidRPr="00BE5105">
        <w:rPr>
          <w:rFonts w:eastAsia="SimSun"/>
          <w:color w:val="auto"/>
          <w:lang w:eastAsia="zh-CN"/>
        </w:rPr>
        <w:t>m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B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d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0.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57B86" w:rsidRPr="00BE5105">
        <w:rPr>
          <w:rFonts w:eastAsia="SimSun"/>
          <w:color w:val="auto"/>
          <w:lang w:eastAsia="zh-CN"/>
        </w:rPr>
        <w:t>m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0.25%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yps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lo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a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ell.</w:t>
      </w:r>
      <w:r w:rsid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Incubat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t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37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°C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until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lmost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ll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HCMs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r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detached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(approximately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1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min).</w:t>
      </w:r>
    </w:p>
    <w:p w14:paraId="37D94DB5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48C585CF" w14:textId="445E8BF9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Ad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57B86" w:rsidRPr="00BE5105">
        <w:rPr>
          <w:rFonts w:eastAsia="SimSun"/>
          <w:color w:val="auto"/>
          <w:lang w:eastAsia="zh-CN"/>
        </w:rPr>
        <w:t>m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ME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omple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diu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neutraliz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ypsin.</w:t>
      </w:r>
      <w:r w:rsidR="007370DC" w:rsidRPr="00FF2FDC">
        <w:rPr>
          <w:rFonts w:eastAsia="SimSun"/>
          <w:color w:val="auto"/>
          <w:lang w:eastAsia="zh-CN"/>
        </w:rPr>
        <w:t xml:space="preserve"> </w:t>
      </w:r>
    </w:p>
    <w:p w14:paraId="1DAF9509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2DB528F0" w14:textId="7C9E9D1B" w:rsidR="00421C2B" w:rsidRPr="00440BA8" w:rsidRDefault="007C1CE4" w:rsidP="00440BA8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Transf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uspens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57B86" w:rsidRPr="00BE5105">
        <w:rPr>
          <w:rFonts w:eastAsia="SimSun"/>
          <w:color w:val="auto"/>
          <w:lang w:eastAsia="zh-CN"/>
        </w:rPr>
        <w:t>m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ntrifug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ub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elle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CM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ntrifug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500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3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in.</w:t>
      </w:r>
      <w:r w:rsid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spirat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th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supernatant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without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disturbing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th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pellet.</w:t>
      </w:r>
    </w:p>
    <w:p w14:paraId="14BFDFE0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9F03F2E" w14:textId="079512BE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Dispens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0</w:t>
      </w:r>
      <w:r w:rsidR="007370DC" w:rsidRPr="00BE5105">
        <w:rPr>
          <w:rFonts w:eastAsia="SimSun"/>
          <w:color w:val="auto"/>
          <w:lang w:eastAsia="zh-CN"/>
        </w:rPr>
        <w:t xml:space="preserve"> µL </w:t>
      </w:r>
      <w:r w:rsidRPr="00BE5105">
        <w:rPr>
          <w:rFonts w:eastAsia="SimSun"/>
          <w:color w:val="auto"/>
          <w:lang w:eastAsia="zh-CN"/>
        </w:rPr>
        <w:t>aliquot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uspens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5000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/well)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96-w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late.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reincub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l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24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umidifie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cubat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37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°C.)</w:t>
      </w:r>
    </w:p>
    <w:p w14:paraId="7AA90705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30B47FD5" w14:textId="742FC241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Us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ulture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96-w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late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gener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ifferen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eatmen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groups.</w:t>
      </w:r>
    </w:p>
    <w:p w14:paraId="002CC860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798EA18" w14:textId="2B94DA7A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Incub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l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ppropri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leng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im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16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)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6F387D" w:rsidRPr="00BE5105">
        <w:rPr>
          <w:rFonts w:eastAsia="SimSun"/>
          <w:color w:val="auto"/>
          <w:lang w:eastAsia="zh-CN"/>
        </w:rPr>
        <w:t>a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cubator.</w:t>
      </w:r>
    </w:p>
    <w:p w14:paraId="78673CBC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60595AC8" w14:textId="54D4B08E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Ad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1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="007370DC" w:rsidRPr="007370DC">
        <w:rPr>
          <w:rFonts w:eastAsia="SimSun"/>
          <w:color w:val="auto"/>
          <w:highlight w:val="yellow"/>
          <w:lang w:eastAsia="zh-CN"/>
        </w:rPr>
        <w:t>µ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CK-8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olutio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o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each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wel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plate.</w:t>
      </w:r>
    </w:p>
    <w:p w14:paraId="4ECEA53A" w14:textId="77777777" w:rsidR="00457B86" w:rsidRPr="00BE5105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5EFC901C" w14:textId="155CCDE8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Incub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l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1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hou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cubator.</w:t>
      </w:r>
    </w:p>
    <w:p w14:paraId="3E0DBEC8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A3159C4" w14:textId="7C012616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Measur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bsorbanc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45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nm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using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microplat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reader.</w:t>
      </w:r>
    </w:p>
    <w:p w14:paraId="2FA39250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24D74A4" w14:textId="78DE615B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CAUTION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efu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o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trodu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ubbl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ll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terfe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a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asurements.</w:t>
      </w:r>
    </w:p>
    <w:p w14:paraId="09D60EF7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20809983" w14:textId="69299D00" w:rsidR="00421C2B" w:rsidRPr="007370DC" w:rsidRDefault="007C1CE4" w:rsidP="007370DC">
      <w:pPr>
        <w:pStyle w:val="NormalWeb"/>
        <w:numPr>
          <w:ilvl w:val="0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b/>
          <w:bCs/>
          <w:color w:val="auto"/>
          <w:lang w:eastAsia="zh-CN"/>
        </w:rPr>
      </w:pPr>
      <w:r w:rsidRPr="007370DC">
        <w:rPr>
          <w:rFonts w:eastAsia="SimSun"/>
          <w:b/>
          <w:color w:val="auto"/>
          <w:highlight w:val="yellow"/>
          <w:lang w:eastAsia="zh-CN"/>
        </w:rPr>
        <w:t>Flow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="007370DC" w:rsidRPr="007370DC">
        <w:rPr>
          <w:rFonts w:eastAsia="SimSun"/>
          <w:b/>
          <w:color w:val="auto"/>
          <w:highlight w:val="yellow"/>
          <w:lang w:eastAsia="zh-CN"/>
        </w:rPr>
        <w:t>c</w:t>
      </w:r>
      <w:r w:rsidRPr="007370DC">
        <w:rPr>
          <w:rFonts w:eastAsia="SimSun"/>
          <w:b/>
          <w:color w:val="auto"/>
          <w:highlight w:val="yellow"/>
          <w:lang w:eastAsia="zh-CN"/>
        </w:rPr>
        <w:t>ytometry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for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apoptosis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bCs/>
          <w:color w:val="auto"/>
          <w:highlight w:val="yellow"/>
          <w:lang w:eastAsia="zh-CN"/>
        </w:rPr>
        <w:t>analysis</w:t>
      </w:r>
    </w:p>
    <w:p w14:paraId="0EF27EFC" w14:textId="77777777" w:rsidR="00457B86" w:rsidRPr="007370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b/>
          <w:color w:val="auto"/>
          <w:lang w:eastAsia="zh-CN"/>
        </w:rPr>
      </w:pPr>
    </w:p>
    <w:p w14:paraId="008DF9A8" w14:textId="6BD105FD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Perfor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ypsiniz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ntrifug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tep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llow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tep</w:t>
      </w:r>
      <w:r w:rsidR="00440BA8">
        <w:rPr>
          <w:rFonts w:eastAsia="SimSun"/>
          <w:color w:val="auto"/>
          <w:lang w:eastAsia="zh-CN"/>
        </w:rPr>
        <w:t>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4.</w:t>
      </w:r>
      <w:r w:rsidR="00440BA8">
        <w:rPr>
          <w:rFonts w:eastAsia="SimSun"/>
          <w:color w:val="auto"/>
          <w:lang w:eastAsia="zh-CN"/>
        </w:rPr>
        <w:t>2-4.4</w:t>
      </w:r>
      <w:r w:rsidRPr="00BE5105">
        <w:rPr>
          <w:rFonts w:eastAsia="SimSun"/>
          <w:color w:val="auto"/>
          <w:lang w:eastAsia="zh-CN"/>
        </w:rPr>
        <w:t>.</w:t>
      </w:r>
    </w:p>
    <w:p w14:paraId="79AAEF7A" w14:textId="77777777" w:rsidR="00457B86" w:rsidRPr="00FF2FDC" w:rsidRDefault="00457B86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61AF44F2" w14:textId="1E21D745" w:rsidR="00421C2B" w:rsidRPr="00FF2F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FF2FDC">
        <w:rPr>
          <w:rFonts w:eastAsia="SimSun"/>
          <w:color w:val="auto"/>
          <w:lang w:eastAsia="zh-CN"/>
        </w:rPr>
        <w:t>NOTE: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Cells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re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harvested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with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trypsin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without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EDTA.</w:t>
      </w:r>
      <w:r w:rsidR="007370DC" w:rsidRPr="00FF2FDC">
        <w:t xml:space="preserve"> </w:t>
      </w:r>
      <w:r w:rsidRPr="00FF2FDC">
        <w:rPr>
          <w:rFonts w:eastAsia="SimSun"/>
          <w:color w:val="auto"/>
          <w:lang w:eastAsia="zh-CN"/>
        </w:rPr>
        <w:t>To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ssess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poptosis,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both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floating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nd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dherent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cells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re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collected.</w:t>
      </w:r>
    </w:p>
    <w:p w14:paraId="052B6023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DD44B93" w14:textId="27AC919B" w:rsidR="00421C2B" w:rsidRPr="00440BA8" w:rsidRDefault="007C1CE4" w:rsidP="00440BA8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Centrifug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5 m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00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g.</w:t>
      </w:r>
      <w:r w:rsid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Discard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th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supernatant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and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resuspend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the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pellet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in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1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="00457B86" w:rsidRPr="00440BA8">
        <w:rPr>
          <w:rFonts w:eastAsia="SimSun"/>
          <w:color w:val="auto"/>
          <w:lang w:eastAsia="zh-CN"/>
        </w:rPr>
        <w:t>mL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of</w:t>
      </w:r>
      <w:r w:rsidR="007370DC" w:rsidRPr="00440BA8">
        <w:rPr>
          <w:rFonts w:eastAsia="SimSun"/>
          <w:color w:val="auto"/>
          <w:lang w:eastAsia="zh-CN"/>
        </w:rPr>
        <w:t xml:space="preserve"> </w:t>
      </w:r>
      <w:r w:rsidRPr="00440BA8">
        <w:rPr>
          <w:rFonts w:eastAsia="SimSun"/>
          <w:color w:val="auto"/>
          <w:lang w:eastAsia="zh-CN"/>
        </w:rPr>
        <w:t>PBS.</w:t>
      </w:r>
      <w:r w:rsidR="007370DC" w:rsidRPr="00440BA8">
        <w:rPr>
          <w:rFonts w:eastAsia="SimSun"/>
          <w:color w:val="auto"/>
          <w:lang w:eastAsia="zh-CN"/>
        </w:rPr>
        <w:t xml:space="preserve"> </w:t>
      </w:r>
    </w:p>
    <w:p w14:paraId="1B8B2945" w14:textId="77777777" w:rsidR="007370DC" w:rsidRPr="00FF2F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464068A" w14:textId="7B912E74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Coun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us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emocytometer.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Using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pipette,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transfer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100</w:t>
      </w:r>
      <w:r w:rsidR="007370DC" w:rsidRPr="00FF2FDC">
        <w:rPr>
          <w:rFonts w:eastAsia="SimSun"/>
          <w:color w:val="auto"/>
          <w:lang w:eastAsia="zh-CN"/>
        </w:rPr>
        <w:t xml:space="preserve"> µL </w:t>
      </w:r>
      <w:r w:rsidRPr="00FF2FDC">
        <w:rPr>
          <w:rFonts w:eastAsia="SimSun"/>
          <w:color w:val="auto"/>
          <w:lang w:eastAsia="zh-CN"/>
        </w:rPr>
        <w:t>of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Trypan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Blue-treated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cell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suspension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to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hemocytometer.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Using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a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han</w:t>
      </w:r>
      <w:r w:rsidRPr="007370DC">
        <w:rPr>
          <w:rFonts w:eastAsia="SimSun"/>
          <w:color w:val="auto"/>
          <w:lang w:eastAsia="zh-CN"/>
        </w:rPr>
        <w:t>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al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unter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u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iv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nstain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6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quar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B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ener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spens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×10</w:t>
      </w:r>
      <w:r w:rsidRPr="007370DC">
        <w:rPr>
          <w:rFonts w:eastAsia="SimSun"/>
          <w:color w:val="auto"/>
          <w:vertAlign w:val="superscript"/>
          <w:lang w:eastAsia="zh-CN"/>
        </w:rPr>
        <w:t>7</w:t>
      </w:r>
      <w:r w:rsidR="007370DC">
        <w:rPr>
          <w:rFonts w:eastAsia="SimSun"/>
          <w:color w:val="auto"/>
          <w:vertAlign w:val="superscript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/ml.</w:t>
      </w:r>
    </w:p>
    <w:p w14:paraId="4446CD3D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3C5BC88E" w14:textId="6F7269FD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Obta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200 </w:t>
      </w:r>
      <w:r w:rsidR="007370DC" w:rsidRPr="00BE5105">
        <w:rPr>
          <w:rFonts w:eastAsia="SimSun"/>
          <w:color w:val="auto"/>
          <w:lang w:eastAsia="zh-CN"/>
        </w:rPr>
        <w:t xml:space="preserve">µL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uspens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5 × 10</w:t>
      </w:r>
      <w:r w:rsidRPr="00BE5105">
        <w:rPr>
          <w:rFonts w:eastAsia="SimSun"/>
          <w:color w:val="auto"/>
          <w:vertAlign w:val="superscript"/>
          <w:lang w:eastAsia="zh-CN"/>
        </w:rPr>
        <w:t>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-1 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</w:t>
      </w:r>
      <w:r w:rsidRPr="00BE5105">
        <w:rPr>
          <w:rFonts w:eastAsia="SimSun"/>
          <w:color w:val="auto"/>
          <w:vertAlign w:val="superscript"/>
          <w:lang w:eastAsia="zh-CN"/>
        </w:rPr>
        <w:t>6</w:t>
      </w:r>
      <w:r w:rsidR="007370DC" w:rsidRPr="00BE5105">
        <w:rPr>
          <w:rFonts w:eastAsia="SimSun"/>
          <w:color w:val="auto"/>
          <w:vertAlign w:val="superscript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).</w:t>
      </w:r>
    </w:p>
    <w:p w14:paraId="01018A00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2829C322" w14:textId="7A5B2AD5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Centrifug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5 m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00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resuspe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elle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nex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V-FITC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ind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olution.</w:t>
      </w:r>
    </w:p>
    <w:p w14:paraId="49E8D199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652FB722" w14:textId="3549FBF5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Ad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5 </w:t>
      </w:r>
      <w:r w:rsidR="007370DC" w:rsidRPr="007370DC">
        <w:rPr>
          <w:rFonts w:eastAsia="SimSun"/>
          <w:color w:val="auto"/>
          <w:highlight w:val="yellow"/>
          <w:lang w:eastAsia="zh-CN"/>
        </w:rPr>
        <w:t>µ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nex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V-FITC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o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dy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s.</w:t>
      </w:r>
    </w:p>
    <w:p w14:paraId="7291ED47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2916DA3" w14:textId="77A54EE1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Ad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1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="007370DC" w:rsidRPr="007370DC">
        <w:rPr>
          <w:rFonts w:eastAsia="SimSun"/>
          <w:color w:val="auto"/>
          <w:highlight w:val="yellow"/>
          <w:lang w:eastAsia="zh-CN"/>
        </w:rPr>
        <w:t>µ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propidium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odid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nto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uspension.</w:t>
      </w:r>
    </w:p>
    <w:p w14:paraId="4EFA06FC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502801B2" w14:textId="796800F9" w:rsidR="00421C2B" w:rsidRPr="00793119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93119">
        <w:rPr>
          <w:rFonts w:eastAsia="SimSun"/>
          <w:color w:val="auto"/>
          <w:highlight w:val="yellow"/>
          <w:lang w:eastAsia="zh-CN"/>
        </w:rPr>
        <w:t>Gently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="00440BA8" w:rsidRPr="00793119">
        <w:rPr>
          <w:rFonts w:eastAsia="SimSun"/>
          <w:color w:val="auto"/>
          <w:highlight w:val="yellow"/>
          <w:lang w:eastAsia="zh-CN"/>
        </w:rPr>
        <w:t>m</w:t>
      </w:r>
      <w:r w:rsidRPr="00793119">
        <w:rPr>
          <w:rFonts w:eastAsia="SimSun"/>
          <w:color w:val="auto"/>
          <w:highlight w:val="yellow"/>
          <w:lang w:eastAsia="zh-CN"/>
        </w:rPr>
        <w:t>ix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th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cells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and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incubat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them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for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20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minutes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at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room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temperatur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in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th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dark.</w:t>
      </w:r>
    </w:p>
    <w:p w14:paraId="57AC492F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29D5F0B1" w14:textId="55377CA3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NOTE</w:t>
      </w:r>
      <w:r w:rsidRPr="00FF2FDC">
        <w:rPr>
          <w:rFonts w:eastAsia="SimSun"/>
          <w:color w:val="auto"/>
          <w:lang w:eastAsia="zh-CN"/>
        </w:rPr>
        <w:t>: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Th</w:t>
      </w:r>
      <w:r w:rsidRPr="007370DC">
        <w:rPr>
          <w:rFonts w:eastAsia="SimSun"/>
          <w:color w:val="auto"/>
          <w:lang w:eastAsia="zh-CN"/>
        </w:rPr>
        <w:t>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uspend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2-3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m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ub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mpro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aining.</w:t>
      </w:r>
    </w:p>
    <w:p w14:paraId="2875DB56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0F7F86C7" w14:textId="293C6759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Star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low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ytomet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ak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u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oftwa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ork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ppropriately.</w:t>
      </w:r>
    </w:p>
    <w:p w14:paraId="765B79E1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2A6236EB" w14:textId="3DDF6855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lastRenderedPageBreak/>
        <w:t>Ope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wo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do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plo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windows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low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ytometry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oftware.</w:t>
      </w:r>
    </w:p>
    <w:p w14:paraId="16B25C0E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14E198CF" w14:textId="2F12333B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Selec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orwar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cattere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ligh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(FSC)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X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xis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id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cattere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ligh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(SSC)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Y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xis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exclud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ebri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/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lump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erm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i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iz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granularity,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respectively.</w:t>
      </w:r>
    </w:p>
    <w:p w14:paraId="7FA214F3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2DB002F5" w14:textId="08B5315F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Selec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P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(59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mm)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detectio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hanne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ITC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(53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mm),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hic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use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asu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luorescenc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tensit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.</w:t>
      </w:r>
    </w:p>
    <w:p w14:paraId="6847AB7C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546E4EF7" w14:textId="7309CA81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Plac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lank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HCM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av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no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ee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yed)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ampl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ub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low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ytometer.</w:t>
      </w:r>
      <w:r w:rsidR="007370DC" w:rsidRPr="00BE5105">
        <w:rPr>
          <w:rFonts w:eastAsia="SimSun"/>
          <w:color w:val="auto"/>
          <w:lang w:eastAsia="zh-CN"/>
        </w:rPr>
        <w:t xml:space="preserve"> </w:t>
      </w:r>
    </w:p>
    <w:p w14:paraId="3304BFEE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26D82B08" w14:textId="07764D0B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Click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="007370DC" w:rsidRPr="00440BA8">
        <w:rPr>
          <w:rFonts w:eastAsia="SimSun"/>
          <w:b/>
          <w:bCs/>
          <w:color w:val="auto"/>
          <w:highlight w:val="yellow"/>
          <w:lang w:eastAsia="zh-CN"/>
        </w:rPr>
        <w:t>R</w:t>
      </w:r>
      <w:r w:rsidRPr="00440BA8">
        <w:rPr>
          <w:rFonts w:eastAsia="SimSun"/>
          <w:b/>
          <w:bCs/>
          <w:color w:val="auto"/>
          <w:highlight w:val="yellow"/>
          <w:lang w:eastAsia="zh-CN"/>
        </w:rPr>
        <w:t>ecor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o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ollec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article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rom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uspensio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blank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ampl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ub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g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el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opulatio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urthe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alysi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irs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do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lot.</w:t>
      </w:r>
    </w:p>
    <w:p w14:paraId="67A1AC47" w14:textId="77777777" w:rsidR="007370DC" w:rsidRPr="00440BA8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4DF78874" w14:textId="5339E82F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Plac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ingle-staine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ample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o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ub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uppor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rm.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lick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="00440BA8" w:rsidRPr="00440BA8">
        <w:rPr>
          <w:rFonts w:eastAsia="SimSun"/>
          <w:b/>
          <w:bCs/>
          <w:color w:val="auto"/>
          <w:highlight w:val="yellow"/>
          <w:lang w:eastAsia="zh-CN"/>
        </w:rPr>
        <w:t>R</w:t>
      </w:r>
      <w:r w:rsidRPr="00440BA8">
        <w:rPr>
          <w:rFonts w:eastAsia="SimSun"/>
          <w:b/>
          <w:bCs/>
          <w:color w:val="auto"/>
          <w:highlight w:val="yellow"/>
          <w:lang w:eastAsia="zh-CN"/>
        </w:rPr>
        <w:t>ecor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o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ollec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article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rom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uspensio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g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el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opulatio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urthe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alysi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irs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do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plot.</w:t>
      </w:r>
    </w:p>
    <w:p w14:paraId="5EF3A8CD" w14:textId="77777777" w:rsidR="007370DC" w:rsidRPr="00FF2F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2C3AACF9" w14:textId="5B9B5346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Collec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HCM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th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ampl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ube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ptimiz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asuremen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djust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voltage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luorescenc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hannels.</w:t>
      </w:r>
    </w:p>
    <w:p w14:paraId="7B6F7E0F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620A9656" w14:textId="4463798D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NOTE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nstain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ingle-stain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ampl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mpens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ro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eriment.</w:t>
      </w:r>
    </w:p>
    <w:p w14:paraId="0297A6DB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4B363ED4" w14:textId="7ABD816F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Displa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tatistic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eac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ampl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ub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alcul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r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poptosi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eac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ample.</w:t>
      </w:r>
    </w:p>
    <w:p w14:paraId="48EB35CC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B151FD5" w14:textId="2AFBF0FE" w:rsidR="00421C2B" w:rsidRPr="007370DC" w:rsidRDefault="007C1CE4" w:rsidP="007370DC">
      <w:pPr>
        <w:pStyle w:val="NormalWeb"/>
        <w:numPr>
          <w:ilvl w:val="0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b/>
          <w:color w:val="auto"/>
          <w:lang w:eastAsia="zh-CN"/>
        </w:rPr>
      </w:pPr>
      <w:r w:rsidRPr="007370DC">
        <w:rPr>
          <w:rFonts w:eastAsia="SimSun"/>
          <w:b/>
          <w:color w:val="auto"/>
          <w:highlight w:val="yellow"/>
          <w:lang w:eastAsia="zh-CN"/>
        </w:rPr>
        <w:t>Mitochondrial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depolarization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assessment</w:t>
      </w:r>
    </w:p>
    <w:p w14:paraId="37237982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b/>
          <w:color w:val="auto"/>
          <w:lang w:eastAsia="zh-CN"/>
        </w:rPr>
      </w:pPr>
    </w:p>
    <w:p w14:paraId="74731FE4" w14:textId="296EA807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Perfor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ypsiniz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ntrifug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llow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40BA8" w:rsidRPr="00BE5105">
        <w:rPr>
          <w:rFonts w:eastAsia="SimSun"/>
          <w:color w:val="auto"/>
          <w:lang w:eastAsia="zh-CN"/>
        </w:rPr>
        <w:t>step</w:t>
      </w:r>
      <w:r w:rsidR="00440BA8">
        <w:rPr>
          <w:rFonts w:eastAsia="SimSun"/>
          <w:color w:val="auto"/>
          <w:lang w:eastAsia="zh-CN"/>
        </w:rPr>
        <w:t>s</w:t>
      </w:r>
      <w:r w:rsidR="00440BA8" w:rsidRPr="00BE5105">
        <w:rPr>
          <w:rFonts w:eastAsia="SimSun"/>
          <w:color w:val="auto"/>
          <w:lang w:eastAsia="zh-CN"/>
        </w:rPr>
        <w:t xml:space="preserve"> 4.</w:t>
      </w:r>
      <w:r w:rsidR="00440BA8">
        <w:rPr>
          <w:rFonts w:eastAsia="SimSun"/>
          <w:color w:val="auto"/>
          <w:lang w:eastAsia="zh-CN"/>
        </w:rPr>
        <w:t>2-4.4</w:t>
      </w:r>
      <w:r w:rsidRPr="00BE5105">
        <w:rPr>
          <w:rFonts w:eastAsia="SimSun"/>
          <w:color w:val="auto"/>
          <w:lang w:eastAsia="zh-CN"/>
        </w:rPr>
        <w:t>.</w:t>
      </w:r>
    </w:p>
    <w:p w14:paraId="2D7AE8D4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F9B7538" w14:textId="6DAC7766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Resuspe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500</w:t>
      </w:r>
      <w:r w:rsidR="007370DC" w:rsidRPr="00BE5105">
        <w:rPr>
          <w:rFonts w:eastAsia="SimSun"/>
          <w:color w:val="auto"/>
          <w:lang w:eastAsia="zh-CN"/>
        </w:rPr>
        <w:t xml:space="preserve"> µL </w:t>
      </w:r>
      <w:r w:rsidR="00440BA8">
        <w:rPr>
          <w:rFonts w:eastAsia="SimSun"/>
          <w:color w:val="auto"/>
          <w:lang w:eastAsia="zh-CN"/>
        </w:rPr>
        <w:t xml:space="preserve">of </w:t>
      </w:r>
      <w:r w:rsidRPr="00BE5105">
        <w:rPr>
          <w:rFonts w:eastAsia="SimSun"/>
          <w:color w:val="auto"/>
          <w:lang w:eastAsia="zh-CN"/>
        </w:rPr>
        <w:t>comple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dium,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djus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densit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djuste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 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</w:t>
      </w:r>
      <w:r w:rsidRPr="00BE5105">
        <w:rPr>
          <w:rFonts w:eastAsia="SimSun"/>
          <w:color w:val="auto"/>
          <w:vertAlign w:val="superscript"/>
          <w:lang w:eastAsia="zh-CN"/>
        </w:rPr>
        <w:t>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-</w:t>
      </w:r>
      <w:r w:rsidR="00440BA8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6 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</w:t>
      </w:r>
      <w:r w:rsidRPr="00BE5105">
        <w:rPr>
          <w:rFonts w:eastAsia="SimSun"/>
          <w:color w:val="auto"/>
          <w:vertAlign w:val="superscript"/>
          <w:lang w:eastAsia="zh-CN"/>
        </w:rPr>
        <w:t>6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</w:p>
    <w:p w14:paraId="094ADA9C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09ECEE3E" w14:textId="58043249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Ad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0.5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="00457B86" w:rsidRPr="007370DC">
        <w:rPr>
          <w:rFonts w:eastAsia="SimSun"/>
          <w:color w:val="auto"/>
          <w:highlight w:val="yellow"/>
          <w:lang w:eastAsia="zh-CN"/>
        </w:rPr>
        <w:t>m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JC-1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working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olutio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o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each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ube.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</w:p>
    <w:p w14:paraId="7F76CB20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617C6E9A" w14:textId="4B53DA78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Incub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ell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el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cubat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37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°C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20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minutes.</w:t>
      </w:r>
    </w:p>
    <w:p w14:paraId="4D6354A5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DABFEFB" w14:textId="7D46EF92" w:rsidR="00421C2B" w:rsidRPr="00FF2F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NOTE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ub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riod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d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</w:t>
      </w:r>
      <w:r w:rsidR="007370DC">
        <w:rPr>
          <w:rFonts w:eastAsia="SimSun"/>
          <w:color w:val="auto"/>
          <w:lang w:eastAsia="zh-CN"/>
        </w:rPr>
        <w:t xml:space="preserve"> </w:t>
      </w:r>
      <w:r w:rsidR="00457B86" w:rsidRPr="007370DC">
        <w:rPr>
          <w:rFonts w:eastAsia="SimSun"/>
          <w:color w:val="auto"/>
          <w:lang w:eastAsia="zh-CN"/>
        </w:rPr>
        <w:t>m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5×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JC-1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ain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uff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4</w:t>
      </w:r>
      <w:r w:rsidR="007370DC">
        <w:rPr>
          <w:rFonts w:eastAsia="SimSun"/>
          <w:color w:val="auto"/>
          <w:lang w:eastAsia="zh-CN"/>
        </w:rPr>
        <w:t xml:space="preserve"> </w:t>
      </w:r>
      <w:r w:rsidR="00457B86" w:rsidRPr="007370DC">
        <w:rPr>
          <w:rFonts w:eastAsia="SimSun"/>
          <w:color w:val="auto"/>
          <w:lang w:eastAsia="zh-CN"/>
        </w:rPr>
        <w:t>m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istill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water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to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prepare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the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JC-1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staining</w:t>
      </w:r>
      <w:r w:rsidR="007370DC" w:rsidRPr="00FF2FDC">
        <w:rPr>
          <w:rFonts w:eastAsia="SimSun"/>
          <w:color w:val="auto"/>
          <w:lang w:eastAsia="zh-CN"/>
        </w:rPr>
        <w:t xml:space="preserve"> </w:t>
      </w:r>
      <w:r w:rsidRPr="00FF2FDC">
        <w:rPr>
          <w:rFonts w:eastAsia="SimSun"/>
          <w:color w:val="auto"/>
          <w:lang w:eastAsia="zh-CN"/>
        </w:rPr>
        <w:t>buffer.</w:t>
      </w:r>
    </w:p>
    <w:p w14:paraId="6EC09E47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4A61D8BF" w14:textId="5C020FE9" w:rsidR="00421C2B" w:rsidRPr="00793119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93119">
        <w:rPr>
          <w:rFonts w:eastAsia="SimSun"/>
          <w:color w:val="auto"/>
          <w:highlight w:val="yellow"/>
          <w:lang w:eastAsia="zh-CN"/>
        </w:rPr>
        <w:t>After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incubation,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centrifug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th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cells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at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600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×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g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for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3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min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at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4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°C.</w:t>
      </w:r>
    </w:p>
    <w:p w14:paraId="2813BB92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26C4F114" w14:textId="0FCBD96F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Discar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upernatan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resuspe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elle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57B86" w:rsidRPr="00BE5105">
        <w:rPr>
          <w:rFonts w:eastAsia="SimSun"/>
          <w:color w:val="auto"/>
          <w:lang w:eastAsia="zh-CN"/>
        </w:rPr>
        <w:t>m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JC-1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tain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uffer.</w:t>
      </w:r>
    </w:p>
    <w:p w14:paraId="10669FD6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6C615000" w14:textId="59B2F1F1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lastRenderedPageBreak/>
        <w:t>Repe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tep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6.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6.6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re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imes.</w:t>
      </w:r>
    </w:p>
    <w:p w14:paraId="753D9F4F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6C46F1A1" w14:textId="348D0545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Resuspen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HCM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1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="00457B86" w:rsidRPr="00440BA8">
        <w:rPr>
          <w:rFonts w:eastAsia="SimSun"/>
          <w:color w:val="auto"/>
          <w:highlight w:val="yellow"/>
          <w:lang w:eastAsia="zh-CN"/>
        </w:rPr>
        <w:t>m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of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ce-col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staining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buffe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1.5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="00457B86" w:rsidRPr="00440BA8">
        <w:rPr>
          <w:rFonts w:eastAsia="SimSun"/>
          <w:color w:val="auto"/>
          <w:highlight w:val="yellow"/>
          <w:lang w:eastAsia="zh-CN"/>
        </w:rPr>
        <w:t>mL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entrifug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ub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d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us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th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cell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nalysi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within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30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min.</w:t>
      </w:r>
    </w:p>
    <w:p w14:paraId="63C5497E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8B0A166" w14:textId="61C040EE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Selec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P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(590</w:t>
      </w:r>
      <w:r w:rsid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nm)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detectio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hanne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ITC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(53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nm)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o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measur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luorescenc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ntensity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JC-1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dy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s.</w:t>
      </w:r>
    </w:p>
    <w:p w14:paraId="6850DC95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033FBBE5" w14:textId="54C6C634" w:rsidR="007370DC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NOTE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t</w:t>
      </w:r>
      <w:r w:rsidR="00793119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p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low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ytomet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llow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ep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5.10-5.17.</w:t>
      </w:r>
    </w:p>
    <w:p w14:paraId="22A999E2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6FBEA3B9" w14:textId="60C7DF0D" w:rsidR="00421C2B" w:rsidRPr="007370DC" w:rsidRDefault="007370DC" w:rsidP="007370DC">
      <w:pPr>
        <w:pStyle w:val="NormalWeb"/>
        <w:numPr>
          <w:ilvl w:val="0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b/>
          <w:color w:val="auto"/>
          <w:lang w:eastAsia="zh-CN"/>
        </w:rPr>
      </w:pPr>
      <w:r w:rsidRPr="007370DC">
        <w:rPr>
          <w:rFonts w:eastAsia="SimSun"/>
          <w:b/>
          <w:color w:val="auto"/>
          <w:highlight w:val="yellow"/>
          <w:lang w:eastAsia="zh-CN"/>
        </w:rPr>
        <w:t>Reactive</w:t>
      </w:r>
      <w:r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oxygen</w:t>
      </w:r>
      <w:r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species</w:t>
      </w:r>
      <w:r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assay</w:t>
      </w:r>
    </w:p>
    <w:p w14:paraId="1D68CD04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b/>
          <w:color w:val="auto"/>
          <w:lang w:eastAsia="zh-CN"/>
        </w:rPr>
      </w:pPr>
    </w:p>
    <w:p w14:paraId="7F9BD090" w14:textId="28C611EB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Perfor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ypsiniz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ntrifug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llow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440BA8" w:rsidRPr="00BE5105">
        <w:rPr>
          <w:rFonts w:eastAsia="SimSun"/>
          <w:color w:val="auto"/>
          <w:lang w:eastAsia="zh-CN"/>
        </w:rPr>
        <w:t>step</w:t>
      </w:r>
      <w:r w:rsidR="00440BA8">
        <w:rPr>
          <w:rFonts w:eastAsia="SimSun"/>
          <w:color w:val="auto"/>
          <w:lang w:eastAsia="zh-CN"/>
        </w:rPr>
        <w:t>s</w:t>
      </w:r>
      <w:r w:rsidR="00440BA8" w:rsidRPr="00BE5105">
        <w:rPr>
          <w:rFonts w:eastAsia="SimSun"/>
          <w:color w:val="auto"/>
          <w:lang w:eastAsia="zh-CN"/>
        </w:rPr>
        <w:t xml:space="preserve"> 4.</w:t>
      </w:r>
      <w:r w:rsidR="00440BA8">
        <w:rPr>
          <w:rFonts w:eastAsia="SimSun"/>
          <w:color w:val="auto"/>
          <w:lang w:eastAsia="zh-CN"/>
        </w:rPr>
        <w:t>2-4.4</w:t>
      </w:r>
      <w:r w:rsidRPr="00BE5105">
        <w:rPr>
          <w:rFonts w:eastAsia="SimSun"/>
          <w:color w:val="auto"/>
          <w:lang w:eastAsia="zh-CN"/>
        </w:rPr>
        <w:t>.</w:t>
      </w:r>
    </w:p>
    <w:p w14:paraId="691DBD5D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179D14EF" w14:textId="2213D4D3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Sta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s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i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ultur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medium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with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1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µM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DCFDA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djust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density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o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1 × 10</w:t>
      </w:r>
      <w:r w:rsidRPr="007370DC">
        <w:rPr>
          <w:rFonts w:eastAsia="SimSun"/>
          <w:color w:val="auto"/>
          <w:highlight w:val="yellow"/>
          <w:vertAlign w:val="superscript"/>
          <w:lang w:eastAsia="zh-CN"/>
        </w:rPr>
        <w:t>6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-</w:t>
      </w:r>
      <w:r w:rsid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1 ×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10</w:t>
      </w:r>
      <w:r w:rsidRPr="007370DC">
        <w:rPr>
          <w:rFonts w:eastAsia="SimSun"/>
          <w:color w:val="auto"/>
          <w:highlight w:val="yellow"/>
          <w:vertAlign w:val="superscript"/>
          <w:lang w:eastAsia="zh-CN"/>
        </w:rPr>
        <w:t>7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s</w:t>
      </w:r>
    </w:p>
    <w:p w14:paraId="63FEEB91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0038C89B" w14:textId="463028F2" w:rsidR="00421C2B" w:rsidRPr="00440BA8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440BA8">
        <w:rPr>
          <w:rFonts w:eastAsia="SimSun"/>
          <w:color w:val="auto"/>
          <w:highlight w:val="yellow"/>
          <w:lang w:eastAsia="zh-CN"/>
        </w:rPr>
        <w:t>Incubate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for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30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minutes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at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37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  <w:r w:rsidRPr="00440BA8">
        <w:rPr>
          <w:rFonts w:eastAsia="SimSun"/>
          <w:color w:val="auto"/>
          <w:highlight w:val="yellow"/>
          <w:lang w:eastAsia="zh-CN"/>
        </w:rPr>
        <w:t>°C.</w:t>
      </w:r>
      <w:r w:rsidR="007370DC" w:rsidRPr="00440BA8">
        <w:rPr>
          <w:rFonts w:eastAsia="SimSun"/>
          <w:color w:val="auto"/>
          <w:highlight w:val="yellow"/>
          <w:lang w:eastAsia="zh-CN"/>
        </w:rPr>
        <w:t xml:space="preserve"> </w:t>
      </w:r>
    </w:p>
    <w:p w14:paraId="1AEDA068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D748321" w14:textId="66DB5143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Gentl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ipet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up/dow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ever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3-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in.</w:t>
      </w:r>
    </w:p>
    <w:p w14:paraId="1315A1A7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9D751E6" w14:textId="111053D3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Aft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cubation,</w:t>
      </w:r>
      <w:r w:rsidR="007370DC" w:rsidRPr="00BE5105">
        <w:rPr>
          <w:rFonts w:eastAsia="SimSun"/>
          <w:color w:val="auto"/>
          <w:lang w:eastAsia="zh-CN"/>
        </w:rPr>
        <w:t xml:space="preserve"> w</w:t>
      </w:r>
      <w:r w:rsidRPr="00BE5105">
        <w:rPr>
          <w:rFonts w:eastAsia="SimSun"/>
          <w:color w:val="auto"/>
          <w:lang w:eastAsia="zh-CN"/>
        </w:rPr>
        <w:t>as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re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ime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wi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erum-fre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ultur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edium.</w:t>
      </w:r>
    </w:p>
    <w:p w14:paraId="3666BF87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746D9C4C" w14:textId="4F6572B3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Analyz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ells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low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cytomet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llow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tep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5.10-5.17.</w:t>
      </w:r>
    </w:p>
    <w:p w14:paraId="70034BA6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291D9B6E" w14:textId="60F32C9D" w:rsidR="007370DC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NOTE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C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ci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488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miss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tensit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asur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530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m.</w:t>
      </w:r>
    </w:p>
    <w:p w14:paraId="2B6632DA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b/>
          <w:color w:val="auto"/>
          <w:highlight w:val="yellow"/>
          <w:lang w:eastAsia="zh-CN"/>
        </w:rPr>
      </w:pPr>
    </w:p>
    <w:p w14:paraId="4CC466FF" w14:textId="379A72A3" w:rsidR="00421C2B" w:rsidRPr="007370DC" w:rsidRDefault="007C1CE4" w:rsidP="007370DC">
      <w:pPr>
        <w:pStyle w:val="NormalWeb"/>
        <w:numPr>
          <w:ilvl w:val="0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b/>
          <w:color w:val="auto"/>
          <w:highlight w:val="yellow"/>
          <w:lang w:eastAsia="zh-CN"/>
        </w:rPr>
      </w:pPr>
      <w:r w:rsidRPr="007370DC">
        <w:rPr>
          <w:rFonts w:eastAsia="SimSun"/>
          <w:b/>
          <w:color w:val="auto"/>
          <w:highlight w:val="yellow"/>
          <w:lang w:eastAsia="zh-CN"/>
        </w:rPr>
        <w:t>Measurement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of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Caspase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3/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Caspase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8</w:t>
      </w:r>
      <w:r w:rsidR="007370DC">
        <w:rPr>
          <w:rFonts w:eastAsia="SimSun"/>
          <w:b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b/>
          <w:color w:val="auto"/>
          <w:highlight w:val="yellow"/>
          <w:lang w:eastAsia="zh-CN"/>
        </w:rPr>
        <w:t>Activity</w:t>
      </w:r>
    </w:p>
    <w:p w14:paraId="3E00F67E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b/>
          <w:color w:val="auto"/>
          <w:highlight w:val="yellow"/>
          <w:lang w:eastAsia="zh-CN"/>
        </w:rPr>
      </w:pPr>
    </w:p>
    <w:p w14:paraId="25B02F30" w14:textId="1FB943FD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Perform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rypsiniz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llow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="00793119" w:rsidRPr="00BE5105">
        <w:rPr>
          <w:rFonts w:eastAsia="SimSun"/>
          <w:color w:val="auto"/>
          <w:lang w:eastAsia="zh-CN"/>
        </w:rPr>
        <w:t>step</w:t>
      </w:r>
      <w:r w:rsidR="00793119">
        <w:rPr>
          <w:rFonts w:eastAsia="SimSun"/>
          <w:color w:val="auto"/>
          <w:lang w:eastAsia="zh-CN"/>
        </w:rPr>
        <w:t>s</w:t>
      </w:r>
      <w:r w:rsidR="00793119" w:rsidRPr="00BE5105">
        <w:rPr>
          <w:rFonts w:eastAsia="SimSun"/>
          <w:color w:val="auto"/>
          <w:lang w:eastAsia="zh-CN"/>
        </w:rPr>
        <w:t xml:space="preserve"> 4.</w:t>
      </w:r>
      <w:r w:rsidR="00793119">
        <w:rPr>
          <w:rFonts w:eastAsia="SimSun"/>
          <w:color w:val="auto"/>
          <w:lang w:eastAsia="zh-CN"/>
        </w:rPr>
        <w:t>2-4.4</w:t>
      </w:r>
      <w:r w:rsidRPr="00BE5105">
        <w:rPr>
          <w:rFonts w:eastAsia="SimSun"/>
          <w:color w:val="auto"/>
          <w:lang w:eastAsia="zh-CN"/>
        </w:rPr>
        <w:t>.</w:t>
      </w:r>
    </w:p>
    <w:p w14:paraId="08255958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30F0326" w14:textId="0B92C5EA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Collec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y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ntrifug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600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4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°C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inutes.</w:t>
      </w:r>
    </w:p>
    <w:p w14:paraId="0B06A024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21F8CA48" w14:textId="415063AF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Ad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0</w:t>
      </w:r>
      <w:r w:rsidR="007370DC" w:rsidRPr="00BE5105">
        <w:rPr>
          <w:rFonts w:eastAsia="SimSun"/>
          <w:color w:val="auto"/>
          <w:lang w:eastAsia="zh-CN"/>
        </w:rPr>
        <w:t xml:space="preserve"> µL </w:t>
      </w:r>
      <w:r w:rsidRPr="00BE5105">
        <w:rPr>
          <w:rFonts w:eastAsia="SimSun"/>
          <w:color w:val="auto"/>
          <w:lang w:eastAsia="zh-CN"/>
        </w:rPr>
        <w:t>of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lysat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uff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2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</w:t>
      </w:r>
      <w:r w:rsidRPr="00BE5105">
        <w:rPr>
          <w:rFonts w:eastAsia="SimSun"/>
          <w:color w:val="auto"/>
          <w:vertAlign w:val="superscript"/>
          <w:lang w:eastAsia="zh-CN"/>
        </w:rPr>
        <w:t>6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.</w:t>
      </w:r>
    </w:p>
    <w:p w14:paraId="3EE85453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60750133" w14:textId="4B491DD7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Lys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ll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inutes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ce.</w:t>
      </w:r>
    </w:p>
    <w:p w14:paraId="66A42EB2" w14:textId="77777777" w:rsidR="007370DC" w:rsidRPr="00FF2F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03BBE197" w14:textId="2EBC485D" w:rsidR="00421C2B" w:rsidRPr="00FF2F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Aft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cubatin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c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ath,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ntrifug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ampl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.6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×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0</w:t>
      </w:r>
      <w:r w:rsidRPr="00BE5105">
        <w:rPr>
          <w:rFonts w:eastAsia="SimSun"/>
          <w:color w:val="auto"/>
          <w:vertAlign w:val="superscript"/>
          <w:lang w:eastAsia="zh-CN"/>
        </w:rPr>
        <w:t>4</w:t>
      </w:r>
      <w:r w:rsidR="007370DC" w:rsidRPr="00BE5105">
        <w:rPr>
          <w:rFonts w:eastAsia="SimSun"/>
          <w:color w:val="auto"/>
          <w:lang w:eastAsia="zh-CN"/>
        </w:rPr>
        <w:t xml:space="preserve"> x </w:t>
      </w:r>
      <w:r w:rsidRPr="00BE5105">
        <w:rPr>
          <w:rFonts w:eastAsia="SimSun"/>
          <w:color w:val="auto"/>
          <w:lang w:eastAsia="zh-CN"/>
        </w:rPr>
        <w:t>g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4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°C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5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inutes.</w:t>
      </w:r>
    </w:p>
    <w:p w14:paraId="121E19A7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2A6C840" w14:textId="7A43DCF4" w:rsidR="007370DC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Transfe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upernatan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o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ce-col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entrifug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ub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use.</w:t>
      </w:r>
    </w:p>
    <w:p w14:paraId="30F14B14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373E849B" w14:textId="62731C4B" w:rsidR="00421C2B" w:rsidRPr="00BE5105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t>NOTE: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rote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concentrati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th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ampl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shoul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leas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1-3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g/m</w:t>
      </w:r>
      <w:r w:rsidR="007370DC" w:rsidRPr="00BE5105">
        <w:rPr>
          <w:rFonts w:eastAsia="SimSun"/>
          <w:color w:val="auto"/>
          <w:lang w:eastAsia="zh-CN"/>
        </w:rPr>
        <w:t>L</w:t>
      </w:r>
      <w:r w:rsidRPr="00BE5105">
        <w:rPr>
          <w:rFonts w:eastAsia="SimSun"/>
          <w:color w:val="auto"/>
          <w:lang w:eastAsia="zh-CN"/>
        </w:rPr>
        <w:t>.</w:t>
      </w:r>
    </w:p>
    <w:p w14:paraId="7433EDEA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7471F543" w14:textId="33E84FB4" w:rsidR="00421C2B" w:rsidRPr="00BE5105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lang w:eastAsia="zh-CN"/>
        </w:rPr>
      </w:pPr>
      <w:r w:rsidRPr="00BE5105">
        <w:rPr>
          <w:rFonts w:eastAsia="SimSun"/>
          <w:color w:val="auto"/>
          <w:lang w:eastAsia="zh-CN"/>
        </w:rPr>
        <w:lastRenderedPageBreak/>
        <w:t>Remov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c-DEVD-</w:t>
      </w:r>
      <w:proofErr w:type="spellStart"/>
      <w:r w:rsidRPr="00BE5105">
        <w:rPr>
          <w:rFonts w:eastAsia="SimSun"/>
          <w:color w:val="auto"/>
          <w:lang w:eastAsia="zh-CN"/>
        </w:rPr>
        <w:t>pNA</w:t>
      </w:r>
      <w:proofErr w:type="spellEnd"/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(2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mM)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d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plac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t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o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an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ice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bath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for</w:t>
      </w:r>
      <w:r w:rsidR="007370DC" w:rsidRPr="00BE5105">
        <w:rPr>
          <w:rFonts w:eastAsia="SimSun"/>
          <w:color w:val="auto"/>
          <w:lang w:eastAsia="zh-CN"/>
        </w:rPr>
        <w:t xml:space="preserve"> </w:t>
      </w:r>
      <w:r w:rsidRPr="00BE5105">
        <w:rPr>
          <w:rFonts w:eastAsia="SimSun"/>
          <w:color w:val="auto"/>
          <w:lang w:eastAsia="zh-CN"/>
        </w:rPr>
        <w:t>use.</w:t>
      </w:r>
    </w:p>
    <w:p w14:paraId="457FC481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52DB0C11" w14:textId="2A5A73D8" w:rsidR="00421C2B" w:rsidRPr="007370DC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t>Accurately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d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4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="007370DC" w:rsidRPr="007370DC">
        <w:rPr>
          <w:rFonts w:eastAsia="SimSun"/>
          <w:color w:val="auto"/>
          <w:highlight w:val="yellow"/>
          <w:lang w:eastAsia="zh-CN"/>
        </w:rPr>
        <w:t>µ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buffer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olution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o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enzyme-labele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plate,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d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8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="007370DC" w:rsidRPr="007370DC">
        <w:rPr>
          <w:rFonts w:eastAsia="SimSun"/>
          <w:color w:val="auto"/>
          <w:highlight w:val="yellow"/>
          <w:lang w:eastAsia="zh-CN"/>
        </w:rPr>
        <w:t>µ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the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sample,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n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finally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dd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10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="007370DC" w:rsidRPr="007370DC">
        <w:rPr>
          <w:rFonts w:eastAsia="SimSun"/>
          <w:color w:val="auto"/>
          <w:highlight w:val="yellow"/>
          <w:lang w:eastAsia="zh-CN"/>
        </w:rPr>
        <w:t>µL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of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Ac-DEVD-</w:t>
      </w:r>
      <w:proofErr w:type="spellStart"/>
      <w:r w:rsidRPr="007370DC">
        <w:rPr>
          <w:rFonts w:eastAsia="SimSun"/>
          <w:color w:val="auto"/>
          <w:highlight w:val="yellow"/>
          <w:lang w:eastAsia="zh-CN"/>
        </w:rPr>
        <w:t>pNA</w:t>
      </w:r>
      <w:proofErr w:type="spellEnd"/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(2</w:t>
      </w:r>
      <w:r w:rsidR="007370DC">
        <w:rPr>
          <w:rFonts w:eastAsia="SimSun"/>
          <w:color w:val="auto"/>
          <w:highlight w:val="yellow"/>
          <w:lang w:eastAsia="zh-CN"/>
        </w:rPr>
        <w:t xml:space="preserve"> </w:t>
      </w:r>
      <w:r w:rsidRPr="007370DC">
        <w:rPr>
          <w:rFonts w:eastAsia="SimSun"/>
          <w:color w:val="auto"/>
          <w:highlight w:val="yellow"/>
          <w:lang w:eastAsia="zh-CN"/>
        </w:rPr>
        <w:t>mM).</w:t>
      </w:r>
    </w:p>
    <w:p w14:paraId="28F81057" w14:textId="77777777" w:rsidR="007370DC" w:rsidRPr="00BE5105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386AC46A" w14:textId="185C557A" w:rsidR="00421C2B" w:rsidRPr="00793119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93119">
        <w:rPr>
          <w:rFonts w:eastAsia="SimSun"/>
          <w:color w:val="auto"/>
          <w:highlight w:val="yellow"/>
          <w:lang w:eastAsia="zh-CN"/>
        </w:rPr>
        <w:t>Incubat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th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sampl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at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37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°C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for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120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minutes.</w:t>
      </w:r>
    </w:p>
    <w:p w14:paraId="61EA96C4" w14:textId="77777777" w:rsidR="007370DC" w:rsidRPr="00793119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highlight w:val="yellow"/>
          <w:lang w:eastAsia="zh-CN"/>
        </w:rPr>
      </w:pPr>
    </w:p>
    <w:p w14:paraId="72FDE0FC" w14:textId="4108CB0F" w:rsidR="00421C2B" w:rsidRPr="00793119" w:rsidRDefault="007C1CE4" w:rsidP="007370DC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contextualSpacing/>
        <w:rPr>
          <w:rFonts w:eastAsia="SimSun"/>
          <w:color w:val="auto"/>
          <w:highlight w:val="yellow"/>
          <w:lang w:eastAsia="zh-CN"/>
        </w:rPr>
      </w:pPr>
      <w:r w:rsidRPr="00793119">
        <w:rPr>
          <w:rFonts w:eastAsia="SimSun"/>
          <w:color w:val="auto"/>
          <w:highlight w:val="yellow"/>
          <w:lang w:eastAsia="zh-CN"/>
        </w:rPr>
        <w:t>Measured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th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A405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valu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on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a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microplat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reader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according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to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the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manufacturer's</w:t>
      </w:r>
      <w:r w:rsidR="007370DC" w:rsidRPr="00793119">
        <w:rPr>
          <w:rFonts w:eastAsia="SimSun"/>
          <w:color w:val="auto"/>
          <w:highlight w:val="yellow"/>
          <w:lang w:eastAsia="zh-CN"/>
        </w:rPr>
        <w:t xml:space="preserve"> </w:t>
      </w:r>
      <w:r w:rsidRPr="00793119">
        <w:rPr>
          <w:rFonts w:eastAsia="SimSun"/>
          <w:color w:val="auto"/>
          <w:highlight w:val="yellow"/>
          <w:lang w:eastAsia="zh-CN"/>
        </w:rPr>
        <w:t>instructions.</w:t>
      </w:r>
    </w:p>
    <w:bookmarkEnd w:id="6"/>
    <w:p w14:paraId="1FB57E1B" w14:textId="77777777" w:rsidR="007370DC" w:rsidRPr="007370DC" w:rsidRDefault="007370DC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</w:p>
    <w:p w14:paraId="10AD1285" w14:textId="3A7F0923" w:rsidR="00421C2B" w:rsidRPr="007370DC" w:rsidRDefault="007C1CE4" w:rsidP="007370DC">
      <w:pPr>
        <w:pStyle w:val="NormalWeb"/>
        <w:spacing w:before="0" w:beforeAutospacing="0" w:after="0" w:afterAutospacing="0"/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NOTE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bsorban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duc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proofErr w:type="spellStart"/>
      <w:r w:rsidRPr="007370DC">
        <w:rPr>
          <w:rFonts w:eastAsia="SimSun"/>
          <w:color w:val="auto"/>
          <w:lang w:eastAsia="zh-CN"/>
        </w:rPr>
        <w:t>pNA</w:t>
      </w:r>
      <w:proofErr w:type="spellEnd"/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enera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spase-3/caspase-8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lcula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btract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405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alu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lank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ro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ro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ample.</w:t>
      </w:r>
    </w:p>
    <w:p w14:paraId="5AAC2C3E" w14:textId="77777777" w:rsidR="00421C2B" w:rsidRPr="007370DC" w:rsidRDefault="00421C2B" w:rsidP="007370DC">
      <w:pPr>
        <w:pStyle w:val="NormalWeb"/>
        <w:spacing w:before="0" w:beforeAutospacing="0" w:after="0" w:afterAutospacing="0"/>
        <w:contextualSpacing/>
        <w:rPr>
          <w:color w:val="808080" w:themeColor="background1" w:themeShade="80"/>
        </w:rPr>
      </w:pPr>
    </w:p>
    <w:p w14:paraId="1A2A1BA5" w14:textId="65566F30" w:rsidR="00421C2B" w:rsidRPr="007370DC" w:rsidRDefault="007C1CE4" w:rsidP="007370DC">
      <w:pPr>
        <w:contextualSpacing/>
        <w:rPr>
          <w:b/>
          <w:color w:val="000000" w:themeColor="text1"/>
        </w:rPr>
      </w:pPr>
      <w:bookmarkStart w:id="7" w:name="Representative_Results"/>
      <w:r w:rsidRPr="007370DC">
        <w:rPr>
          <w:b/>
          <w:color w:val="000000" w:themeColor="text1"/>
        </w:rPr>
        <w:t>REPRESENTATIVE</w:t>
      </w:r>
      <w:r w:rsidR="007370DC">
        <w:rPr>
          <w:b/>
          <w:color w:val="000000" w:themeColor="text1"/>
        </w:rPr>
        <w:t xml:space="preserve"> </w:t>
      </w:r>
      <w:r w:rsidRPr="007370DC">
        <w:rPr>
          <w:b/>
          <w:color w:val="000000" w:themeColor="text1"/>
        </w:rPr>
        <w:t>RESULTS</w:t>
      </w:r>
      <w:bookmarkEnd w:id="7"/>
      <w:r w:rsidRPr="007370DC">
        <w:rPr>
          <w:b/>
          <w:color w:val="000000" w:themeColor="text1"/>
        </w:rPr>
        <w:t>:</w:t>
      </w:r>
      <w:r w:rsidR="007370DC">
        <w:rPr>
          <w:color w:val="808080" w:themeColor="background1" w:themeShade="80"/>
        </w:rPr>
        <w:t xml:space="preserve"> </w:t>
      </w:r>
    </w:p>
    <w:p w14:paraId="5C73499A" w14:textId="564D3303" w:rsidR="00421C2B" w:rsidRPr="007370DC" w:rsidRDefault="007C1CE4" w:rsidP="007370DC">
      <w:pPr>
        <w:contextualSpacing/>
      </w:pP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ffec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G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xposur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viabilit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CM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a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termin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b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CK-8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ssay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mpar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it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a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bserv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tro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group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el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viabilit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a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ignificantl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creas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ime-dependen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anne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(</w:t>
      </w:r>
      <w:r w:rsidR="00457B86" w:rsidRPr="007370DC">
        <w:rPr>
          <w:b/>
          <w:bCs/>
          <w:color w:val="auto"/>
        </w:rPr>
        <w:t>Figure</w:t>
      </w:r>
      <w:r w:rsidR="007370DC">
        <w:rPr>
          <w:b/>
          <w:bCs/>
          <w:color w:val="auto"/>
        </w:rPr>
        <w:t xml:space="preserve"> </w:t>
      </w:r>
      <w:r w:rsidRPr="007370DC">
        <w:rPr>
          <w:b/>
          <w:bCs/>
          <w:color w:val="auto"/>
        </w:rPr>
        <w:t>2A</w:t>
      </w:r>
      <w:r w:rsidRPr="007370DC">
        <w:rPr>
          <w:color w:val="auto"/>
        </w:rPr>
        <w:t>)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optos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ate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CM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ifferen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ime</w:t>
      </w:r>
      <w:r w:rsidRPr="007370DC">
        <w:rPr>
          <w:rFonts w:eastAsia="SimSun"/>
          <w:color w:val="auto"/>
          <w:lang w:eastAsia="zh-CN"/>
        </w:rPr>
        <w:t>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fte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perfus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how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pecific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rend,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whe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from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0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16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optos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ate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graduall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creas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n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ach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aximum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at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16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im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oin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(</w:t>
      </w:r>
      <w:r w:rsidR="00457B86" w:rsidRPr="007370DC">
        <w:rPr>
          <w:b/>
          <w:bCs/>
          <w:color w:val="auto"/>
        </w:rPr>
        <w:t>Figure</w:t>
      </w:r>
      <w:r w:rsidR="007370DC">
        <w:rPr>
          <w:b/>
          <w:bCs/>
          <w:color w:val="auto"/>
        </w:rPr>
        <w:t xml:space="preserve"> </w:t>
      </w:r>
      <w:r w:rsidRPr="007370DC">
        <w:rPr>
          <w:b/>
          <w:bCs/>
          <w:color w:val="auto"/>
        </w:rPr>
        <w:t>2B</w:t>
      </w:r>
      <w:r w:rsidRPr="007370DC">
        <w:rPr>
          <w:color w:val="auto"/>
        </w:rPr>
        <w:t>).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t>OGD</w:t>
      </w:r>
      <w:r w:rsidR="007370DC">
        <w:t xml:space="preserve"> </w:t>
      </w:r>
      <w:r w:rsidRPr="007370DC">
        <w:t>for</w:t>
      </w:r>
      <w:r w:rsidR="007370DC">
        <w:rPr>
          <w:rFonts w:eastAsia="SimSun"/>
          <w:lang w:eastAsia="zh-CN"/>
        </w:rPr>
        <w:t xml:space="preserve"> </w:t>
      </w:r>
      <w:r w:rsidRPr="007370DC">
        <w:t>12</w:t>
      </w:r>
      <w:r w:rsidR="007370DC">
        <w:t xml:space="preserve"> </w:t>
      </w:r>
      <w:r w:rsidRPr="007370DC">
        <w:t>h</w:t>
      </w:r>
      <w:r w:rsidR="007370DC">
        <w:rPr>
          <w:rFonts w:eastAsia="SimSun"/>
        </w:rPr>
        <w:t xml:space="preserve"> </w:t>
      </w:r>
      <w:r w:rsidRPr="007370DC">
        <w:t>reduced</w:t>
      </w:r>
      <w:r w:rsidR="007370DC">
        <w:t xml:space="preserve"> </w:t>
      </w:r>
      <w:r w:rsidRPr="007370DC">
        <w:t>cell</w:t>
      </w:r>
      <w:r w:rsidR="007370DC">
        <w:t xml:space="preserve"> </w:t>
      </w:r>
      <w:r w:rsidRPr="007370DC">
        <w:t>activity</w:t>
      </w:r>
      <w:r w:rsidR="007370DC">
        <w:rPr>
          <w:rFonts w:eastAsia="SimSun"/>
          <w:lang w:eastAsia="zh-CN"/>
        </w:rPr>
        <w:t xml:space="preserve"> </w:t>
      </w:r>
      <w:r w:rsidRPr="007370DC">
        <w:t>by</w:t>
      </w:r>
      <w:r w:rsidR="007370DC">
        <w:rPr>
          <w:rFonts w:eastAsia="SimSun"/>
          <w:lang w:eastAsia="zh-CN"/>
        </w:rPr>
        <w:t xml:space="preserve"> </w:t>
      </w:r>
      <w:r w:rsidRPr="007370DC">
        <w:t>~50%</w:t>
      </w:r>
      <w:r w:rsidRPr="007370DC">
        <w:rPr>
          <w:rFonts w:eastAsia="SimSun"/>
          <w:lang w:eastAsia="zh-CN"/>
        </w:rPr>
        <w:t>,</w:t>
      </w:r>
      <w:r w:rsidR="007370DC">
        <w:rPr>
          <w:rFonts w:eastAsia="SimSun"/>
          <w:lang w:eastAsia="zh-CN"/>
        </w:rPr>
        <w:t xml:space="preserve"> </w:t>
      </w:r>
      <w:r w:rsidRPr="007370DC">
        <w:t>12</w:t>
      </w:r>
      <w:r w:rsidR="007370DC">
        <w:t xml:space="preserve"> </w:t>
      </w:r>
      <w:r w:rsidRPr="007370DC">
        <w:t>h</w:t>
      </w:r>
      <w:r w:rsidR="007370DC">
        <w:t xml:space="preserve"> </w:t>
      </w:r>
      <w:r w:rsidRPr="007370DC">
        <w:t>OGD</w:t>
      </w:r>
      <w:r w:rsidR="007370DC">
        <w:t xml:space="preserve"> </w:t>
      </w:r>
      <w:r w:rsidRPr="007370DC">
        <w:t>was</w:t>
      </w:r>
      <w:r w:rsidR="007370DC">
        <w:rPr>
          <w:rFonts w:eastAsia="SimSun"/>
          <w:lang w:eastAsia="zh-CN"/>
        </w:rPr>
        <w:t xml:space="preserve"> </w:t>
      </w:r>
      <w:r w:rsidRPr="007370DC">
        <w:rPr>
          <w:color w:val="auto"/>
        </w:rPr>
        <w:t>used</w:t>
      </w:r>
      <w:r w:rsidR="007370DC">
        <w:rPr>
          <w:color w:val="auto"/>
        </w:rPr>
        <w:t xml:space="preserve"> </w:t>
      </w:r>
      <w:r w:rsidRPr="007370DC">
        <w:t>to</w:t>
      </w:r>
      <w:r w:rsidR="007370DC">
        <w:t xml:space="preserve"> </w:t>
      </w:r>
      <w:r w:rsidRPr="007370DC">
        <w:t>induce</w:t>
      </w:r>
      <w:r w:rsidR="007370DC">
        <w:t xml:space="preserve"> </w:t>
      </w:r>
      <w:r w:rsidRPr="007370DC">
        <w:t>cell</w:t>
      </w:r>
      <w:r w:rsidR="007370DC">
        <w:t xml:space="preserve"> </w:t>
      </w:r>
      <w:r w:rsidRPr="007370DC">
        <w:t>damage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subsequent</w:t>
      </w:r>
      <w:r w:rsidR="007370DC">
        <w:t xml:space="preserve"> </w:t>
      </w:r>
      <w:r w:rsidRPr="007370DC">
        <w:t>experiments.</w:t>
      </w:r>
      <w:r w:rsidR="007370DC">
        <w:t xml:space="preserve"> </w:t>
      </w:r>
    </w:p>
    <w:p w14:paraId="4DDB8FC8" w14:textId="77777777" w:rsidR="00421C2B" w:rsidRPr="007370DC" w:rsidRDefault="00421C2B" w:rsidP="007370DC">
      <w:pPr>
        <w:contextualSpacing/>
        <w:rPr>
          <w:color w:val="auto"/>
        </w:rPr>
      </w:pPr>
    </w:p>
    <w:p w14:paraId="7B27C8A4" w14:textId="72668F0C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color w:val="auto"/>
        </w:rPr>
        <w:t>W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ubsequentl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xamine</w:t>
      </w:r>
      <w:r w:rsidRPr="007370DC">
        <w:rPr>
          <w:rFonts w:eastAsia="SimSun"/>
          <w:color w:val="auto"/>
          <w:lang w:eastAsia="zh-CN"/>
        </w:rPr>
        <w:t>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ffec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emperatur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oces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optosis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mpar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it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a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bserv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G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group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ercentag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viabl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ell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a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ighe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re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group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reat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it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(</w:t>
      </w:r>
      <w:r w:rsidR="00457B86" w:rsidRPr="007370DC">
        <w:rPr>
          <w:b/>
          <w:bCs/>
          <w:color w:val="auto"/>
        </w:rPr>
        <w:t>Figure</w:t>
      </w:r>
      <w:r w:rsidR="007370DC" w:rsidRPr="007370DC">
        <w:rPr>
          <w:rFonts w:eastAsia="SimSun"/>
          <w:b/>
          <w:bCs/>
          <w:color w:val="auto"/>
          <w:lang w:eastAsia="zh-CN"/>
        </w:rPr>
        <w:t xml:space="preserve"> </w:t>
      </w:r>
      <w:r w:rsidRPr="007370DC">
        <w:rPr>
          <w:b/>
          <w:bCs/>
          <w:color w:val="auto"/>
        </w:rPr>
        <w:t>3B</w:t>
      </w:r>
      <w:r w:rsidRPr="007370DC">
        <w:rPr>
          <w:color w:val="auto"/>
        </w:rPr>
        <w:t>)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ddition,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deep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roup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ighes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abilit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&gt;92%)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2.1-fol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igh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bserv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roup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dditio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low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ytometr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sult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how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a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revent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optos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CMs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under</w:t>
      </w:r>
      <w:r w:rsidR="007370DC">
        <w:rPr>
          <w:rFonts w:eastAsia="SimSun"/>
          <w:color w:val="auto"/>
          <w:lang w:eastAsia="zh-CN"/>
        </w:rPr>
        <w:t xml:space="preserve"> </w:t>
      </w:r>
      <w:r w:rsidR="00E85251"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condition</w:t>
      </w:r>
      <w:r w:rsidRPr="007370DC">
        <w:rPr>
          <w:rFonts w:eastAsia="SimSun"/>
          <w:color w:val="auto"/>
          <w:lang w:eastAsia="zh-CN"/>
        </w:rPr>
        <w:t>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(</w:t>
      </w:r>
      <w:r w:rsidR="00457B86" w:rsidRPr="007370DC">
        <w:rPr>
          <w:b/>
          <w:bCs/>
          <w:color w:val="auto"/>
        </w:rPr>
        <w:t>Figure</w:t>
      </w:r>
      <w:r w:rsidR="007370DC" w:rsidRPr="007370DC">
        <w:rPr>
          <w:rFonts w:eastAsia="SimSun"/>
          <w:b/>
          <w:bCs/>
          <w:color w:val="auto"/>
          <w:lang w:eastAsia="zh-CN"/>
        </w:rPr>
        <w:t xml:space="preserve"> </w:t>
      </w:r>
      <w:r w:rsidRPr="007370DC">
        <w:rPr>
          <w:b/>
          <w:bCs/>
          <w:color w:val="auto"/>
        </w:rPr>
        <w:t>3A&amp;3C</w:t>
      </w:r>
      <w:r w:rsidRPr="007370DC">
        <w:rPr>
          <w:color w:val="auto"/>
        </w:rPr>
        <w:t>)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Becaus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itochondri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ysfunctio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ssociat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it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poptosis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btain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ddition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at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sses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itochondri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isorders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tracellula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O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level</w:t>
      </w:r>
      <w:r w:rsidRPr="007370DC">
        <w:rPr>
          <w:rFonts w:eastAsia="SimSun"/>
          <w:color w:val="auto"/>
          <w:lang w:eastAsia="zh-CN"/>
        </w:rPr>
        <w:t>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e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determin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using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CFH-D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ssay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mpar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ith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observ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G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group,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hypothermi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reatmen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creas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tracellular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O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level</w:t>
      </w:r>
      <w:r w:rsidR="00910813" w:rsidRPr="007370DC">
        <w:rPr>
          <w:rFonts w:eastAsia="SimSun"/>
          <w:color w:val="auto"/>
          <w:lang w:eastAsia="zh-CN"/>
        </w:rPr>
        <w:t>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CM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(</w:t>
      </w:r>
      <w:r w:rsidR="00457B86" w:rsidRPr="007370DC">
        <w:rPr>
          <w:b/>
          <w:bCs/>
          <w:color w:val="auto"/>
        </w:rPr>
        <w:t>Figure</w:t>
      </w:r>
      <w:r w:rsidR="007370DC" w:rsidRPr="007370DC">
        <w:rPr>
          <w:rFonts w:eastAsia="SimSun"/>
          <w:b/>
          <w:bCs/>
          <w:color w:val="auto"/>
          <w:lang w:eastAsia="zh-CN"/>
        </w:rPr>
        <w:t xml:space="preserve"> </w:t>
      </w:r>
      <w:r w:rsidRPr="007370DC">
        <w:rPr>
          <w:b/>
          <w:bCs/>
          <w:color w:val="auto"/>
        </w:rPr>
        <w:t>4A</w:t>
      </w:r>
      <w:r w:rsidRPr="007370DC">
        <w:rPr>
          <w:color w:val="auto"/>
        </w:rPr>
        <w:t>)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ddition,</w:t>
      </w:r>
      <w:r w:rsidR="007370DC">
        <w:rPr>
          <w:color w:val="auto"/>
        </w:rPr>
        <w:t xml:space="preserve"> </w:t>
      </w:r>
      <w:r w:rsidRPr="007370DC">
        <w:rPr>
          <w:rFonts w:eastAsia="SimSun"/>
          <w:color w:val="auto"/>
          <w:lang w:eastAsia="zh-CN"/>
        </w:rPr>
        <w:t>m</w:t>
      </w:r>
      <w:r w:rsidRPr="007370DC">
        <w:rPr>
          <w:color w:val="auto"/>
        </w:rPr>
        <w:t>itochondri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embran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potential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a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tect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it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JC-1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taining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Following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G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reatment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luorescenc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JC-1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a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ignificantl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duced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n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gree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fluorescenc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a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ignificantl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creased.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ontrast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</w:t>
      </w:r>
      <w:r w:rsidRPr="007370DC">
        <w:rPr>
          <w:color w:val="auto"/>
        </w:rPr>
        <w:t>ypothermi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reatmen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significantl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hibit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GD-induc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effec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n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creas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gree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rati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by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larg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marg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(</w:t>
      </w:r>
      <w:r w:rsidR="00457B86" w:rsidRPr="007370DC">
        <w:rPr>
          <w:b/>
          <w:bCs/>
          <w:color w:val="auto"/>
        </w:rPr>
        <w:t>Figure</w:t>
      </w:r>
      <w:r w:rsidR="007370DC" w:rsidRPr="007370DC">
        <w:rPr>
          <w:rFonts w:eastAsia="SimSun"/>
          <w:b/>
          <w:bCs/>
          <w:color w:val="auto"/>
          <w:lang w:eastAsia="zh-CN"/>
        </w:rPr>
        <w:t xml:space="preserve"> </w:t>
      </w:r>
      <w:r w:rsidRPr="007370DC">
        <w:rPr>
          <w:b/>
          <w:bCs/>
          <w:color w:val="auto"/>
        </w:rPr>
        <w:t>4B</w:t>
      </w:r>
      <w:r w:rsidRPr="007370DC">
        <w:rPr>
          <w:color w:val="auto"/>
        </w:rPr>
        <w:t>)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color w:val="auto"/>
        </w:rPr>
        <w:t>Moreover,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ecreas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f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aspas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3/caspase-8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a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ls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observ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in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cell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hat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er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reated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with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ypothermia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reatment</w:t>
      </w:r>
      <w:r w:rsidRPr="007370DC">
        <w:rPr>
          <w:rFonts w:eastAsia="SimSun"/>
          <w:color w:val="auto"/>
          <w:lang w:eastAsia="zh-CN"/>
        </w:rPr>
        <w:t>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(</w:t>
      </w:r>
      <w:r w:rsidR="00457B86" w:rsidRPr="007370DC">
        <w:rPr>
          <w:b/>
          <w:bCs/>
          <w:color w:val="auto"/>
        </w:rPr>
        <w:t>Figure</w:t>
      </w:r>
      <w:r w:rsidR="007370DC">
        <w:rPr>
          <w:b/>
          <w:bCs/>
          <w:color w:val="auto"/>
        </w:rPr>
        <w:t xml:space="preserve"> </w:t>
      </w:r>
      <w:r w:rsidRPr="007370DC">
        <w:rPr>
          <w:b/>
          <w:bCs/>
          <w:color w:val="auto"/>
        </w:rPr>
        <w:t>4</w:t>
      </w:r>
      <w:r w:rsidR="007370DC">
        <w:rPr>
          <w:b/>
          <w:bCs/>
          <w:color w:val="auto"/>
        </w:rPr>
        <w:t>C,</w:t>
      </w:r>
      <w:r w:rsidRPr="007370DC">
        <w:rPr>
          <w:b/>
          <w:bCs/>
          <w:color w:val="auto"/>
        </w:rPr>
        <w:t>4D</w:t>
      </w:r>
      <w:r w:rsidRPr="007370DC">
        <w:rPr>
          <w:color w:val="auto"/>
        </w:rPr>
        <w:t>)</w:t>
      </w:r>
    </w:p>
    <w:p w14:paraId="40492561" w14:textId="77777777" w:rsidR="00421C2B" w:rsidRPr="007370DC" w:rsidRDefault="00421C2B" w:rsidP="007370DC">
      <w:pPr>
        <w:contextualSpacing/>
        <w:rPr>
          <w:rFonts w:eastAsia="SimSun"/>
          <w:b/>
          <w:lang w:eastAsia="zh-CN"/>
        </w:rPr>
      </w:pPr>
    </w:p>
    <w:p w14:paraId="512BBFFF" w14:textId="5BBD2E0B" w:rsidR="00421C2B" w:rsidRPr="007370DC" w:rsidRDefault="007C1CE4" w:rsidP="007370DC">
      <w:pPr>
        <w:contextualSpacing/>
        <w:rPr>
          <w:b/>
        </w:rPr>
      </w:pPr>
      <w:r w:rsidRPr="007370DC">
        <w:rPr>
          <w:b/>
        </w:rPr>
        <w:t>FIGURES</w:t>
      </w:r>
      <w:r w:rsidR="007370DC">
        <w:rPr>
          <w:b/>
        </w:rPr>
        <w:t xml:space="preserve"> </w:t>
      </w:r>
      <w:r w:rsidRPr="007370DC">
        <w:rPr>
          <w:b/>
        </w:rPr>
        <w:t>AND</w:t>
      </w:r>
      <w:r w:rsidR="007370DC">
        <w:rPr>
          <w:b/>
        </w:rPr>
        <w:t xml:space="preserve"> </w:t>
      </w:r>
      <w:r w:rsidRPr="007370DC">
        <w:rPr>
          <w:b/>
        </w:rPr>
        <w:t>TABLES:</w:t>
      </w:r>
    </w:p>
    <w:p w14:paraId="1671779A" w14:textId="77777777" w:rsidR="00421C2B" w:rsidRPr="007370DC" w:rsidRDefault="00421C2B" w:rsidP="007370DC">
      <w:pPr>
        <w:widowControl/>
        <w:autoSpaceDE/>
        <w:autoSpaceDN/>
        <w:adjustRightInd/>
        <w:contextualSpacing/>
        <w:jc w:val="left"/>
        <w:rPr>
          <w:color w:val="808080" w:themeColor="background1" w:themeShade="80"/>
        </w:rPr>
      </w:pPr>
    </w:p>
    <w:p w14:paraId="1A05F9E2" w14:textId="3D761CE1" w:rsidR="00421C2B" w:rsidRPr="007370DC" w:rsidRDefault="007C1CE4" w:rsidP="007370DC">
      <w:pPr>
        <w:contextualSpacing/>
        <w:rPr>
          <w:bCs/>
          <w:color w:val="808080"/>
        </w:rPr>
      </w:pPr>
      <w:bookmarkStart w:id="8" w:name="Figure_Legends"/>
      <w:r w:rsidRPr="007370DC">
        <w:rPr>
          <w:b/>
        </w:rPr>
        <w:t>FIGURE</w:t>
      </w:r>
      <w:r w:rsidR="007370DC">
        <w:rPr>
          <w:b/>
        </w:rPr>
        <w:t xml:space="preserve"> </w:t>
      </w:r>
      <w:r w:rsidRPr="007370DC">
        <w:rPr>
          <w:b/>
          <w:bCs/>
        </w:rPr>
        <w:t>AND</w:t>
      </w:r>
      <w:r w:rsidR="007370DC">
        <w:rPr>
          <w:b/>
          <w:bCs/>
        </w:rPr>
        <w:t xml:space="preserve"> </w:t>
      </w:r>
      <w:r w:rsidRPr="007370DC">
        <w:rPr>
          <w:b/>
        </w:rPr>
        <w:t>TABLE</w:t>
      </w:r>
      <w:r w:rsidR="007370DC">
        <w:rPr>
          <w:b/>
        </w:rPr>
        <w:t xml:space="preserve"> </w:t>
      </w:r>
      <w:r w:rsidRPr="007370DC">
        <w:rPr>
          <w:b/>
        </w:rPr>
        <w:t>LEGENDS</w:t>
      </w:r>
      <w:bookmarkEnd w:id="8"/>
      <w:r w:rsidRPr="007370DC">
        <w:rPr>
          <w:b/>
        </w:rPr>
        <w:t>:</w:t>
      </w:r>
      <w:r w:rsidR="007370DC">
        <w:rPr>
          <w:i/>
          <w:color w:val="808080"/>
        </w:rPr>
        <w:t xml:space="preserve"> </w:t>
      </w:r>
    </w:p>
    <w:p w14:paraId="725009A6" w14:textId="74C76606" w:rsidR="00421C2B" w:rsidRPr="007370DC" w:rsidRDefault="007C1CE4" w:rsidP="007370DC">
      <w:pPr>
        <w:contextualSpacing/>
        <w:rPr>
          <w:color w:val="auto"/>
          <w:shd w:val="clear" w:color="auto" w:fill="FFFFFF"/>
        </w:rPr>
      </w:pPr>
      <w:r w:rsidRPr="007370DC">
        <w:rPr>
          <w:b/>
          <w:color w:val="auto"/>
          <w:shd w:val="clear" w:color="auto" w:fill="FFFFFF"/>
        </w:rPr>
        <w:t>Figure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1: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Flow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chart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of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the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experimental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procedure.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HCM</w:t>
      </w:r>
      <w:r w:rsidRPr="007370DC">
        <w:rPr>
          <w:rFonts w:eastAsia="SimSun"/>
          <w:color w:val="auto"/>
          <w:shd w:val="clear" w:color="auto" w:fill="FFFFFF"/>
          <w:lang w:eastAsia="zh-CN"/>
        </w:rPr>
        <w:t>s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wer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reat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ccording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o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h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following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protocol: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rFonts w:eastAsia="SimSun"/>
          <w:color w:val="auto"/>
          <w:shd w:val="clear" w:color="auto" w:fill="FFFFFF"/>
          <w:lang w:eastAsia="zh-CN"/>
        </w:rPr>
        <w:t>t</w:t>
      </w:r>
      <w:r w:rsidRPr="007370DC">
        <w:rPr>
          <w:color w:val="auto"/>
          <w:shd w:val="clear" w:color="auto" w:fill="FFFFFF"/>
        </w:rPr>
        <w:t>ime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point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1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(T1)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indicate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h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en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of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induction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(cooling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for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2h)</w:t>
      </w:r>
      <w:r w:rsidRPr="007370DC">
        <w:rPr>
          <w:rFonts w:eastAsia="SimSun"/>
          <w:color w:val="auto"/>
          <w:shd w:val="clear" w:color="auto" w:fill="FFFFFF"/>
          <w:lang w:eastAsia="zh-CN"/>
        </w:rPr>
        <w:t>;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tim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point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2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(T2)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indicate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h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en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of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maintenanc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(hypothermia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for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10h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t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h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desir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emperature)</w:t>
      </w:r>
      <w:r w:rsidRPr="007370DC">
        <w:rPr>
          <w:rFonts w:eastAsia="SimSun"/>
          <w:color w:val="auto"/>
          <w:shd w:val="clear" w:color="auto" w:fill="FFFFFF"/>
          <w:lang w:eastAsia="zh-CN"/>
        </w:rPr>
        <w:t>;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an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lastRenderedPageBreak/>
        <w:t>tim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point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3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(T3)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indicate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h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en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of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rewarming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(rewarming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for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wo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h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up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o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37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°C).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h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emperatur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wa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maintain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t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h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desir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emperature: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34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°C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for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mil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hypothermia,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31°C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for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moderat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hypothermia,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n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17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°C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for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sever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hypothermia.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Control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cell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maintain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under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continuou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normothermic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condition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(37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°C)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wer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nalyzed.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h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emperatur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condition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wer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creat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using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ri-ga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incubator,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which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llows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rFonts w:eastAsia="SimSun"/>
          <w:color w:val="auto"/>
          <w:shd w:val="clear" w:color="auto" w:fill="FFFFFF"/>
          <w:lang w:eastAsia="zh-CN"/>
        </w:rPr>
        <w:t>for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precis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temperatur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regulation.</w:t>
      </w:r>
    </w:p>
    <w:p w14:paraId="038F0824" w14:textId="77777777" w:rsidR="00421C2B" w:rsidRPr="007370DC" w:rsidRDefault="00421C2B" w:rsidP="007370DC">
      <w:pPr>
        <w:contextualSpacing/>
        <w:rPr>
          <w:color w:val="auto"/>
          <w:shd w:val="clear" w:color="auto" w:fill="FFFFFF"/>
        </w:rPr>
      </w:pPr>
    </w:p>
    <w:p w14:paraId="2137F0AC" w14:textId="22CF65B6" w:rsidR="00421C2B" w:rsidRPr="007370DC" w:rsidRDefault="007C1CE4" w:rsidP="007370DC">
      <w:pPr>
        <w:contextualSpacing/>
        <w:rPr>
          <w:b/>
          <w:color w:val="auto"/>
          <w:shd w:val="clear" w:color="auto" w:fill="FFFFFF"/>
        </w:rPr>
      </w:pPr>
      <w:r w:rsidRPr="007370DC">
        <w:rPr>
          <w:b/>
          <w:color w:val="auto"/>
          <w:shd w:val="clear" w:color="auto" w:fill="FFFFFF"/>
        </w:rPr>
        <w:t>Figure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2: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Evaluation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of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cell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viability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nd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poptosis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by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the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CCK-8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nd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nnexin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V/PI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ssays.</w:t>
      </w:r>
    </w:p>
    <w:p w14:paraId="7A18B4AC" w14:textId="45D05667" w:rsidR="00421C2B" w:rsidRPr="007370DC" w:rsidRDefault="007C1CE4" w:rsidP="007370DC">
      <w:pPr>
        <w:pStyle w:val="ListParagraph"/>
        <w:numPr>
          <w:ilvl w:val="0"/>
          <w:numId w:val="1"/>
        </w:numPr>
        <w:ind w:left="0" w:firstLine="0"/>
        <w:rPr>
          <w:color w:val="auto"/>
          <w:shd w:val="clear" w:color="auto" w:fill="FFFFFF"/>
        </w:rPr>
      </w:pPr>
      <w:r w:rsidRPr="007370DC">
        <w:rPr>
          <w:color w:val="auto"/>
          <w:shd w:val="clear" w:color="auto" w:fill="FFFFFF"/>
        </w:rPr>
        <w:t>Cell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viability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wa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measur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by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using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rFonts w:eastAsia="SimSun"/>
          <w:color w:val="auto"/>
          <w:shd w:val="clear" w:color="auto" w:fill="FFFFFF"/>
          <w:lang w:eastAsia="zh-CN"/>
        </w:rPr>
        <w:t>a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cell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viability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ssay.</w:t>
      </w:r>
      <w:r w:rsidR="007370DC">
        <w:rPr>
          <w:color w:val="auto"/>
          <w:shd w:val="clear" w:color="auto" w:fill="FFFFFF"/>
        </w:rPr>
        <w:t xml:space="preserve"> </w:t>
      </w:r>
    </w:p>
    <w:p w14:paraId="20D8218C" w14:textId="7B51DD86" w:rsidR="00421C2B" w:rsidRPr="007370DC" w:rsidRDefault="007C1CE4" w:rsidP="007370DC">
      <w:pPr>
        <w:pStyle w:val="ListParagraph"/>
        <w:ind w:left="0"/>
        <w:rPr>
          <w:color w:val="auto"/>
          <w:shd w:val="clear" w:color="auto" w:fill="FFFFFF"/>
        </w:rPr>
      </w:pPr>
      <w:r w:rsidRPr="007370DC">
        <w:rPr>
          <w:color w:val="auto"/>
          <w:shd w:val="clear" w:color="auto" w:fill="FFFFFF"/>
        </w:rPr>
        <w:t>(B)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Apoptosi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wa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nalyz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rFonts w:eastAsia="SimSun"/>
          <w:color w:val="auto"/>
          <w:shd w:val="clear" w:color="auto" w:fill="FFFFFF"/>
          <w:lang w:eastAsia="zh-CN"/>
        </w:rPr>
        <w:t>by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flow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cytometry.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*p &lt; </w:t>
      </w:r>
      <w:proofErr w:type="gramStart"/>
      <w:r w:rsidRPr="007370DC">
        <w:rPr>
          <w:color w:val="auto"/>
          <w:shd w:val="clear" w:color="auto" w:fill="FFFFFF"/>
        </w:rPr>
        <w:t>0.05,*</w:t>
      </w:r>
      <w:proofErr w:type="gramEnd"/>
      <w:r w:rsidRPr="007370DC">
        <w:rPr>
          <w:color w:val="auto"/>
          <w:shd w:val="clear" w:color="auto" w:fill="FFFFFF"/>
        </w:rPr>
        <w:t>**p &lt; 0.001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versu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Normal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group.</w:t>
      </w:r>
    </w:p>
    <w:p w14:paraId="1E8BC377" w14:textId="77777777" w:rsidR="00421C2B" w:rsidRPr="007370DC" w:rsidRDefault="00421C2B" w:rsidP="007370DC">
      <w:pPr>
        <w:contextualSpacing/>
        <w:rPr>
          <w:color w:val="auto"/>
          <w:shd w:val="clear" w:color="auto" w:fill="FFFFFF"/>
        </w:rPr>
      </w:pPr>
    </w:p>
    <w:p w14:paraId="72D66A45" w14:textId="64DB07DC" w:rsidR="00421C2B" w:rsidRPr="007370DC" w:rsidRDefault="007C1CE4" w:rsidP="007370DC">
      <w:pPr>
        <w:contextualSpacing/>
        <w:rPr>
          <w:b/>
          <w:color w:val="auto"/>
          <w:shd w:val="clear" w:color="auto" w:fill="FFFFFF"/>
        </w:rPr>
      </w:pPr>
      <w:r w:rsidRPr="007370DC">
        <w:rPr>
          <w:b/>
          <w:color w:val="auto"/>
          <w:shd w:val="clear" w:color="auto" w:fill="FFFFFF"/>
        </w:rPr>
        <w:t>Figure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3: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Evaluation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of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cell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viability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nd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poptosis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following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hypothermia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treatments.</w:t>
      </w:r>
      <w:r w:rsidR="007370DC">
        <w:rPr>
          <w:b/>
          <w:color w:val="auto"/>
          <w:shd w:val="clear" w:color="auto" w:fill="FFFFFF"/>
        </w:rPr>
        <w:t xml:space="preserve"> </w:t>
      </w:r>
    </w:p>
    <w:p w14:paraId="26B7C231" w14:textId="3E843C01" w:rsidR="00421C2B" w:rsidRPr="007370DC" w:rsidRDefault="007C1CE4" w:rsidP="007370DC">
      <w:pPr>
        <w:numPr>
          <w:ilvl w:val="0"/>
          <w:numId w:val="2"/>
        </w:numPr>
        <w:contextualSpacing/>
        <w:rPr>
          <w:color w:val="auto"/>
          <w:shd w:val="clear" w:color="auto" w:fill="FFFFFF"/>
        </w:rPr>
      </w:pPr>
      <w:r w:rsidRPr="007370DC">
        <w:rPr>
          <w:color w:val="auto"/>
          <w:shd w:val="clear" w:color="auto" w:fill="FFFFFF"/>
        </w:rPr>
        <w:t>Cell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poptosi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wa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detect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by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flow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cytometry.</w:t>
      </w:r>
      <w:r w:rsidR="007370DC">
        <w:rPr>
          <w:color w:val="auto"/>
          <w:shd w:val="clear" w:color="auto" w:fill="FFFFFF"/>
        </w:rPr>
        <w:t xml:space="preserve"> </w:t>
      </w:r>
    </w:p>
    <w:p w14:paraId="72A1A5A5" w14:textId="6757C9A9" w:rsidR="00421C2B" w:rsidRPr="007370DC" w:rsidRDefault="007C1CE4" w:rsidP="007370DC">
      <w:pPr>
        <w:numPr>
          <w:ilvl w:val="0"/>
          <w:numId w:val="2"/>
        </w:numPr>
        <w:contextualSpacing/>
        <w:rPr>
          <w:color w:val="auto"/>
          <w:shd w:val="clear" w:color="auto" w:fill="FFFFFF"/>
        </w:rPr>
      </w:pPr>
      <w:r w:rsidRPr="007370DC">
        <w:rPr>
          <w:color w:val="auto"/>
          <w:shd w:val="clear" w:color="auto" w:fill="FFFFFF"/>
        </w:rPr>
        <w:t>Quantitativ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nalysi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of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poptosis.</w:t>
      </w:r>
      <w:r w:rsidR="007370DC">
        <w:rPr>
          <w:color w:val="auto"/>
          <w:shd w:val="clear" w:color="auto" w:fill="FFFFFF"/>
        </w:rPr>
        <w:t xml:space="preserve"> </w:t>
      </w:r>
    </w:p>
    <w:p w14:paraId="3E5C8E99" w14:textId="6781E310" w:rsidR="00421C2B" w:rsidRPr="007370DC" w:rsidRDefault="007C1CE4" w:rsidP="007370DC">
      <w:pPr>
        <w:numPr>
          <w:ilvl w:val="0"/>
          <w:numId w:val="2"/>
        </w:numPr>
        <w:contextualSpacing/>
        <w:rPr>
          <w:color w:val="auto"/>
          <w:shd w:val="clear" w:color="auto" w:fill="FFFFFF"/>
        </w:rPr>
      </w:pPr>
      <w:r w:rsidRPr="007370DC">
        <w:rPr>
          <w:color w:val="auto"/>
          <w:shd w:val="clear" w:color="auto" w:fill="FFFFFF"/>
        </w:rPr>
        <w:t>Cell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viability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wa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measur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by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using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rFonts w:eastAsia="SimSun"/>
          <w:color w:val="auto"/>
          <w:shd w:val="clear" w:color="auto" w:fill="FFFFFF"/>
          <w:lang w:eastAsia="zh-CN"/>
        </w:rPr>
        <w:t>a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cell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viability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ssay.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**p &lt; </w:t>
      </w:r>
      <w:proofErr w:type="gramStart"/>
      <w:r w:rsidRPr="007370DC">
        <w:rPr>
          <w:color w:val="auto"/>
          <w:shd w:val="clear" w:color="auto" w:fill="FFFFFF"/>
        </w:rPr>
        <w:t>0.01,*</w:t>
      </w:r>
      <w:proofErr w:type="gramEnd"/>
      <w:r w:rsidRPr="007370DC">
        <w:rPr>
          <w:color w:val="auto"/>
          <w:shd w:val="clear" w:color="auto" w:fill="FFFFFF"/>
        </w:rPr>
        <w:t>**p &lt; 0.001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versu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Normal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group.</w:t>
      </w:r>
    </w:p>
    <w:p w14:paraId="7FD74D88" w14:textId="77777777" w:rsidR="00421C2B" w:rsidRPr="007370DC" w:rsidRDefault="00421C2B" w:rsidP="007370DC">
      <w:pPr>
        <w:contextualSpacing/>
        <w:rPr>
          <w:color w:val="auto"/>
          <w:shd w:val="clear" w:color="auto" w:fill="FFFFFF"/>
        </w:rPr>
      </w:pPr>
    </w:p>
    <w:p w14:paraId="01C66554" w14:textId="0CA4FE12" w:rsidR="00421C2B" w:rsidRPr="007370DC" w:rsidRDefault="007C1CE4" w:rsidP="007370DC">
      <w:pPr>
        <w:contextualSpacing/>
        <w:rPr>
          <w:b/>
          <w:color w:val="auto"/>
          <w:shd w:val="clear" w:color="auto" w:fill="FFFFFF"/>
        </w:rPr>
      </w:pPr>
      <w:r w:rsidRPr="007370DC">
        <w:rPr>
          <w:b/>
          <w:color w:val="auto"/>
          <w:shd w:val="clear" w:color="auto" w:fill="FFFFFF"/>
        </w:rPr>
        <w:t>Figure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4: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nalysis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of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mitochondrial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function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nd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caspase</w:t>
      </w:r>
      <w:r w:rsidRPr="007370DC">
        <w:rPr>
          <w:rFonts w:eastAsia="SimSun"/>
          <w:b/>
          <w:color w:val="auto"/>
          <w:shd w:val="clear" w:color="auto" w:fill="FFFFFF"/>
          <w:lang w:eastAsia="zh-CN"/>
        </w:rPr>
        <w:t>-3/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caspase</w:t>
      </w:r>
      <w:r w:rsidRPr="007370DC">
        <w:rPr>
          <w:rFonts w:eastAsia="SimSun"/>
          <w:b/>
          <w:color w:val="auto"/>
          <w:shd w:val="clear" w:color="auto" w:fill="FFFFFF"/>
          <w:lang w:eastAsia="zh-CN"/>
        </w:rPr>
        <w:t>-8</w:t>
      </w:r>
      <w:r w:rsidR="007370DC">
        <w:rPr>
          <w:b/>
          <w:color w:val="auto"/>
          <w:shd w:val="clear" w:color="auto" w:fill="FFFFFF"/>
        </w:rPr>
        <w:t xml:space="preserve"> </w:t>
      </w:r>
      <w:r w:rsidRPr="007370DC">
        <w:rPr>
          <w:b/>
          <w:color w:val="auto"/>
          <w:shd w:val="clear" w:color="auto" w:fill="FFFFFF"/>
        </w:rPr>
        <w:t>activity.</w:t>
      </w:r>
    </w:p>
    <w:p w14:paraId="3329F200" w14:textId="4608E245" w:rsidR="00421C2B" w:rsidRPr="007370DC" w:rsidRDefault="007C1CE4" w:rsidP="007370DC">
      <w:pPr>
        <w:numPr>
          <w:ilvl w:val="0"/>
          <w:numId w:val="3"/>
        </w:numPr>
        <w:contextualSpacing/>
        <w:rPr>
          <w:color w:val="auto"/>
          <w:shd w:val="clear" w:color="auto" w:fill="FFFFFF"/>
        </w:rPr>
      </w:pPr>
      <w:r w:rsidRPr="007370DC">
        <w:rPr>
          <w:color w:val="auto"/>
          <w:shd w:val="clear" w:color="auto" w:fill="FFFFFF"/>
        </w:rPr>
        <w:t>Intracellular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RO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level</w:t>
      </w:r>
      <w:r w:rsidRPr="007370DC">
        <w:rPr>
          <w:rFonts w:eastAsia="SimSun"/>
          <w:color w:val="auto"/>
          <w:shd w:val="clear" w:color="auto" w:fill="FFFFFF"/>
          <w:lang w:eastAsia="zh-CN"/>
        </w:rPr>
        <w:t>s</w:t>
      </w:r>
      <w:r w:rsidRPr="007370DC">
        <w:rPr>
          <w:color w:val="auto"/>
          <w:shd w:val="clear" w:color="auto" w:fill="FFFFFF"/>
        </w:rPr>
        <w:t>.</w:t>
      </w:r>
      <w:r w:rsidR="007370DC">
        <w:rPr>
          <w:color w:val="auto"/>
          <w:shd w:val="clear" w:color="auto" w:fill="FFFFFF"/>
        </w:rPr>
        <w:t xml:space="preserve"> </w:t>
      </w:r>
    </w:p>
    <w:p w14:paraId="6B35C377" w14:textId="2EBA8074" w:rsidR="00421C2B" w:rsidRPr="007370DC" w:rsidRDefault="007C1CE4" w:rsidP="007370DC">
      <w:pPr>
        <w:numPr>
          <w:ilvl w:val="0"/>
          <w:numId w:val="3"/>
        </w:numPr>
        <w:contextualSpacing/>
        <w:rPr>
          <w:rFonts w:eastAsia="SimSun"/>
          <w:color w:val="auto"/>
          <w:shd w:val="clear" w:color="auto" w:fill="FFFFFF"/>
          <w:lang w:eastAsia="zh-CN"/>
        </w:rPr>
      </w:pPr>
      <w:r w:rsidRPr="007370DC">
        <w:rPr>
          <w:color w:val="auto"/>
          <w:shd w:val="clear" w:color="auto" w:fill="FFFFFF"/>
        </w:rPr>
        <w:t>Quantification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of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mitochondrial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membran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potential.</w:t>
      </w:r>
      <w:r w:rsidR="007370DC">
        <w:rPr>
          <w:color w:val="auto"/>
          <w:shd w:val="clear" w:color="auto" w:fill="FFFFFF"/>
        </w:rPr>
        <w:t xml:space="preserve"> </w:t>
      </w:r>
    </w:p>
    <w:p w14:paraId="0898986E" w14:textId="62FF92FF" w:rsidR="00421C2B" w:rsidRPr="007370DC" w:rsidRDefault="007C1CE4" w:rsidP="007370DC">
      <w:pPr>
        <w:contextualSpacing/>
        <w:rPr>
          <w:rFonts w:eastAsia="SimSun"/>
          <w:color w:val="auto"/>
          <w:shd w:val="clear" w:color="auto" w:fill="FFFFFF"/>
          <w:lang w:eastAsia="zh-CN"/>
        </w:rPr>
      </w:pPr>
      <w:r w:rsidRPr="007370DC">
        <w:rPr>
          <w:color w:val="auto"/>
          <w:shd w:val="clear" w:color="auto" w:fill="FFFFFF"/>
        </w:rPr>
        <w:t>(C&amp;D)The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caspase-8/</w:t>
      </w:r>
      <w:r w:rsidRPr="007370DC">
        <w:rPr>
          <w:rFonts w:eastAsia="SimSun"/>
          <w:color w:val="auto"/>
          <w:shd w:val="clear" w:color="auto" w:fill="FFFFFF"/>
          <w:lang w:eastAsia="zh-CN"/>
        </w:rPr>
        <w:t>c</w:t>
      </w:r>
      <w:r w:rsidRPr="007370DC">
        <w:rPr>
          <w:color w:val="auto"/>
          <w:shd w:val="clear" w:color="auto" w:fill="FFFFFF"/>
        </w:rPr>
        <w:t>aspase-3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ctivity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wa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estimate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using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an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ELISA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kit.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*p &lt; 0.05,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**p &lt; 0.01,</w:t>
      </w:r>
      <w:r w:rsidR="007370DC">
        <w:rPr>
          <w:rFonts w:eastAsia="SimSun"/>
          <w:color w:val="auto"/>
          <w:shd w:val="clear" w:color="auto" w:fill="FFFFFF"/>
          <w:lang w:eastAsia="zh-CN"/>
        </w:rPr>
        <w:t xml:space="preserve"> </w:t>
      </w:r>
      <w:r w:rsidRPr="007370DC">
        <w:rPr>
          <w:color w:val="auto"/>
          <w:shd w:val="clear" w:color="auto" w:fill="FFFFFF"/>
        </w:rPr>
        <w:t>***p &lt; 0.001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versus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OGD</w:t>
      </w:r>
      <w:r w:rsidR="007370DC">
        <w:rPr>
          <w:color w:val="auto"/>
          <w:shd w:val="clear" w:color="auto" w:fill="FFFFFF"/>
        </w:rPr>
        <w:t xml:space="preserve"> </w:t>
      </w:r>
      <w:r w:rsidRPr="007370DC">
        <w:rPr>
          <w:color w:val="auto"/>
          <w:shd w:val="clear" w:color="auto" w:fill="FFFFFF"/>
        </w:rPr>
        <w:t>group.</w:t>
      </w:r>
    </w:p>
    <w:p w14:paraId="2AC4ABA2" w14:textId="77777777" w:rsidR="00421C2B" w:rsidRPr="007370DC" w:rsidRDefault="00421C2B" w:rsidP="007370DC">
      <w:pPr>
        <w:contextualSpacing/>
        <w:rPr>
          <w:rFonts w:eastAsia="SimSun"/>
          <w:b/>
          <w:color w:val="000000" w:themeColor="text1"/>
          <w:lang w:eastAsia="zh-CN"/>
        </w:rPr>
      </w:pPr>
    </w:p>
    <w:p w14:paraId="55F91ECC" w14:textId="69702C41" w:rsidR="00421C2B" w:rsidRPr="007370DC" w:rsidRDefault="007C1CE4" w:rsidP="007370DC">
      <w:pPr>
        <w:contextualSpacing/>
        <w:rPr>
          <w:b/>
          <w:color w:val="000000" w:themeColor="text1"/>
        </w:rPr>
      </w:pPr>
      <w:r w:rsidRPr="007370DC">
        <w:rPr>
          <w:b/>
          <w:color w:val="000000" w:themeColor="text1"/>
        </w:rPr>
        <w:t>SUPPLEMENTARY</w:t>
      </w:r>
      <w:r w:rsidR="007370DC">
        <w:rPr>
          <w:b/>
          <w:color w:val="000000" w:themeColor="text1"/>
        </w:rPr>
        <w:t xml:space="preserve"> </w:t>
      </w:r>
      <w:r w:rsidRPr="007370DC">
        <w:rPr>
          <w:b/>
          <w:color w:val="000000" w:themeColor="text1"/>
        </w:rPr>
        <w:t>FILES:</w:t>
      </w:r>
    </w:p>
    <w:p w14:paraId="511F53BF" w14:textId="77777777" w:rsidR="00421C2B" w:rsidRPr="007370DC" w:rsidRDefault="00421C2B" w:rsidP="007370DC">
      <w:pPr>
        <w:contextualSpacing/>
        <w:rPr>
          <w:b/>
          <w:color w:val="000000" w:themeColor="text1"/>
        </w:rPr>
      </w:pPr>
    </w:p>
    <w:p w14:paraId="39DCA5D9" w14:textId="3B00B2AA" w:rsidR="00421C2B" w:rsidRPr="007370DC" w:rsidRDefault="007C1CE4" w:rsidP="007370DC">
      <w:pPr>
        <w:contextualSpacing/>
        <w:rPr>
          <w:b/>
        </w:rPr>
      </w:pPr>
      <w:bookmarkStart w:id="9" w:name="Discussion"/>
      <w:r w:rsidRPr="007370DC">
        <w:rPr>
          <w:b/>
        </w:rPr>
        <w:t>DISCUSSION</w:t>
      </w:r>
      <w:bookmarkEnd w:id="9"/>
      <w:r w:rsidRPr="007370DC">
        <w:rPr>
          <w:b/>
          <w:bCs/>
        </w:rPr>
        <w:t>:</w:t>
      </w:r>
      <w:r w:rsidR="007370DC">
        <w:rPr>
          <w:b/>
          <w:bCs/>
        </w:rPr>
        <w:t xml:space="preserve"> </w:t>
      </w:r>
    </w:p>
    <w:p w14:paraId="60D3390B" w14:textId="126061B1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mplexiti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ta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imal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lu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teractio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twe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iffer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yp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t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v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tail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i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pecif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mponen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/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jury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efor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ecessar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stablis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tr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curate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fle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lecula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hang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ft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che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vo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ear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vious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ported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cmVjaDwvQXV0aG9yPjxZZWFyPjIwMTc8L1llYXI+PFJl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cmVjaDwvQXV0aG9yPjxZZWFyPjIwMTc8L1llYXI+PFJl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3,22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n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ophistica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thod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stablished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EcmVzY2hlcjwvQXV0aG9yPjxZZWFyPjIwMTE8L1llYXI+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EcmVzY2hlcjwvQXV0aG9yPjxZZWFyPjIwMTE8L1llYXI+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23,24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par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ces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lud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w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ke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eps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xyg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priv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luco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privation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s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y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luco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priv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rform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ult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lucose-fre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dium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xyg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priv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hiev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bstitu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itroge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hi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urrent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ll-establish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tho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p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s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aaGFuZzwvQXV0aG9yPjxZZWFyPjIwMTk8L1llYXI+PFJl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aaGFuZzwvQXV0aG9yPjxZZWFyPjIwMTk8L1llYXI+PFJl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25,26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owever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pen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yp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w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actor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us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sidered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luding:1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e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nsit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2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osure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great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umb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tach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rong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istan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res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e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i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rucial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CM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2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×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0</w:t>
      </w:r>
      <w:r w:rsidRPr="007370DC">
        <w:rPr>
          <w:rFonts w:eastAsia="SimSun"/>
          <w:color w:val="auto"/>
          <w:vertAlign w:val="superscript"/>
          <w:lang w:eastAsia="zh-CN"/>
        </w:rPr>
        <w:t>5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/wells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ed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6-w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l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30-34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fo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hi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m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proximate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65%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fluent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igh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nsit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du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mpa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dditio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ruc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inimiz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otent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os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h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ep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os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oth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mporta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act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valuat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icac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ampl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tecti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rug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propri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hoo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us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40–50%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a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ou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reatment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a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trem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.g.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80%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halleng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quantif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tecti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ag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alyzed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CM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os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2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our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ul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42%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ath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lastRenderedPageBreak/>
        <w:t>Therefor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bsequ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eriment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2-hou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G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reatm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du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amage.</w:t>
      </w:r>
    </w:p>
    <w:p w14:paraId="22403237" w14:textId="77777777" w:rsidR="00421C2B" w:rsidRPr="007370DC" w:rsidRDefault="00421C2B" w:rsidP="007370DC">
      <w:pPr>
        <w:contextualSpacing/>
        <w:rPr>
          <w:rFonts w:eastAsia="SimSun"/>
          <w:color w:val="auto"/>
          <w:lang w:eastAsia="zh-CN"/>
        </w:rPr>
      </w:pPr>
    </w:p>
    <w:p w14:paraId="13D32BF2" w14:textId="243A1F9A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Du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ifferen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kinetic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twe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v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tr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nvironment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ptim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proa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chanism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duc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mai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nclear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as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ew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cade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ver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tr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e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velop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ow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ampl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Jana</w:t>
      </w:r>
      <w:r w:rsidR="007370DC">
        <w:rPr>
          <w:rFonts w:eastAsia="SimSun"/>
          <w:color w:val="auto"/>
          <w:lang w:eastAsia="zh-CN"/>
        </w:rPr>
        <w:t xml:space="preserve"> </w:t>
      </w:r>
      <w:proofErr w:type="spellStart"/>
      <w:r w:rsidRPr="007370DC">
        <w:rPr>
          <w:rFonts w:eastAsia="SimSun"/>
          <w:color w:val="auto"/>
          <w:lang w:eastAsia="zh-CN"/>
        </w:rPr>
        <w:t>Krech</w:t>
      </w:r>
      <w:proofErr w:type="spellEnd"/>
      <w:r w:rsidR="007370DC">
        <w:rPr>
          <w:rFonts w:eastAsia="SimSun"/>
          <w:color w:val="auto"/>
          <w:lang w:eastAsia="zh-CN"/>
        </w:rPr>
        <w:t xml:space="preserve"> </w:t>
      </w:r>
      <w:r w:rsidR="007370DC" w:rsidRPr="007370DC">
        <w:rPr>
          <w:rFonts w:eastAsia="SimSun"/>
          <w:color w:val="auto"/>
          <w:lang w:eastAsia="zh-CN"/>
        </w:rPr>
        <w:t>et al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stablish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r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yocardi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ft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chemia-reperfusion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cmVjaDwvQXV0aG9yPjxZZWFyPjIwMTc8L1llYXI+PFJl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LcmVjaDwvQXV0aG9yPjxZZWFyPjIwMTc8L1llYXI+PFJl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13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lthoug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n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i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cu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hysiologic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oling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ls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arg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umb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rmfu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id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ccu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warming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IYW48L0F1dGhvcj48WWVhcj4yMDE4PC9ZZWFyPjxSZWNO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IYW48L0F1dGhvcj48WWVhcj4yMDE4PC9ZZWFyPjxSZWNO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27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ul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viou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i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how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warm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du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ractil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ysfunc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ola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s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IYW48L0F1dGhvcj48WWVhcj4yMDE4PC9ZZWFyPjxSZWNO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IYW48L0F1dGhvcj48WWVhcj4yMDE4PC9ZZWFyPjxSZWNO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27,28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efor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pe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warm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articular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ssential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rict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ro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pli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andar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ime-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toco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ur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ac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urgery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vious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ntioned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TY2htaXR0PC9BdXRob3I+PFllYXI+MjAwNzwvWWVhcj48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TY2htaXR0PC9BdXRob3I+PFllYXI+MjAwNzwvWWVhcj48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20,21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curate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troll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quir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ang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lu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re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ages: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1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ol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rio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1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);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2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intain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rio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10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);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3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warm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rio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2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)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dditio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ypic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il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34°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)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ra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31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)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eve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17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°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)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ow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mparabl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o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eviou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ublications</w: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FZ29yb3Y8L0F1dGhvcj48WWVhcj4yMDEyPC9ZZWFyPjxS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 </w:instrText>
      </w:r>
      <w:r w:rsidRPr="007370DC">
        <w:rPr>
          <w:rFonts w:eastAsia="SimSun"/>
          <w:color w:val="auto"/>
          <w:lang w:eastAsia="zh-CN"/>
        </w:rPr>
        <w:fldChar w:fldCharType="begin">
          <w:fldData xml:space="preserve">PEVuZE5vdGU+PENpdGU+PEF1dGhvcj5FZ29yb3Y8L0F1dGhvcj48WWVhcj4yMDEyPC9ZZWFyPjxS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</w:fldData>
        </w:fldChar>
      </w:r>
      <w:r w:rsidRPr="007370DC">
        <w:rPr>
          <w:rFonts w:eastAsia="SimSun"/>
          <w:color w:val="auto"/>
          <w:lang w:eastAsia="zh-CN"/>
        </w:rPr>
        <w:instrText xml:space="preserve"> ADDIN EN.CITE.DATA </w:instrText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</w:r>
      <w:r w:rsidRPr="007370DC">
        <w:rPr>
          <w:rFonts w:eastAsia="SimSun"/>
          <w:color w:val="auto"/>
          <w:lang w:eastAsia="zh-CN"/>
        </w:rPr>
        <w:fldChar w:fldCharType="separate"/>
      </w:r>
      <w:r w:rsidRPr="007370DC">
        <w:rPr>
          <w:rFonts w:eastAsia="SimSun"/>
          <w:color w:val="auto"/>
          <w:vertAlign w:val="superscript"/>
          <w:lang w:eastAsia="zh-CN"/>
        </w:rPr>
        <w:t>29-31</w:t>
      </w:r>
      <w:r w:rsidRPr="007370DC">
        <w:rPr>
          <w:rFonts w:eastAsia="SimSun"/>
          <w:color w:val="auto"/>
          <w:lang w:eastAsia="zh-CN"/>
        </w:rPr>
        <w:fldChar w:fldCharType="end"/>
      </w:r>
      <w:r w:rsidRPr="007370DC">
        <w:rPr>
          <w:rFonts w:eastAsia="SimSun"/>
          <w:color w:val="auto"/>
          <w:lang w:eastAsia="zh-CN"/>
        </w:rPr>
        <w:t>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inally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ls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s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u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gar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ffec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iffer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nditio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diomyocy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tro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xpected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ult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how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emperatu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ignificantl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duc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O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evel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tor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MP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crea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spase-8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/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spase-3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ctivity.</w:t>
      </w:r>
      <w:r w:rsidR="007370DC">
        <w:rPr>
          <w:rFonts w:eastAsia="SimSun"/>
          <w:color w:val="auto"/>
          <w:lang w:eastAsia="zh-CN"/>
        </w:rPr>
        <w:t xml:space="preserve"> </w:t>
      </w:r>
    </w:p>
    <w:p w14:paraId="27498CBA" w14:textId="77777777" w:rsidR="00421C2B" w:rsidRPr="007370DC" w:rsidRDefault="00421C2B" w:rsidP="007370DC">
      <w:pPr>
        <w:contextualSpacing/>
        <w:rPr>
          <w:rFonts w:eastAsia="SimSun"/>
          <w:color w:val="auto"/>
          <w:lang w:eastAsia="zh-CN"/>
        </w:rPr>
      </w:pPr>
    </w:p>
    <w:p w14:paraId="4BA87CAF" w14:textId="35164B34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W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war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a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rri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u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o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on-contractil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in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tr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hi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o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ffect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od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luid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spit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limitations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ignifica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mprovem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el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poptos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ult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ro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reatm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emphasiz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mportan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erform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urthe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vestigation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cluding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viv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ies.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efore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de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a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o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tud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olecula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echanis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c</w:t>
      </w:r>
      <w:r w:rsidR="007370DC">
        <w:rPr>
          <w:rFonts w:eastAsia="SimSun"/>
          <w:color w:val="auto"/>
          <w:lang w:eastAsia="zh-CN"/>
        </w:rPr>
        <w:t xml:space="preserve"> </w:t>
      </w:r>
      <w:proofErr w:type="spellStart"/>
      <w:r w:rsidRPr="007370DC">
        <w:rPr>
          <w:rFonts w:eastAsia="SimSun"/>
          <w:color w:val="auto"/>
          <w:lang w:eastAsia="zh-CN"/>
        </w:rPr>
        <w:t>cardioprotection</w:t>
      </w:r>
      <w:proofErr w:type="spellEnd"/>
      <w:r w:rsidRPr="007370DC">
        <w:rPr>
          <w:rFonts w:eastAsia="SimSun"/>
          <w:color w:val="auto"/>
          <w:lang w:eastAsia="zh-CN"/>
        </w:rPr>
        <w:t>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hi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ma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av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mporta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mplication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velopm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omplementar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rapie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r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us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it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hypothermia.</w:t>
      </w:r>
    </w:p>
    <w:p w14:paraId="19C4197F" w14:textId="77777777" w:rsidR="00421C2B" w:rsidRPr="007370DC" w:rsidRDefault="00421C2B" w:rsidP="007370DC">
      <w:pPr>
        <w:contextualSpacing/>
        <w:rPr>
          <w:rFonts w:eastAsia="SimSun"/>
          <w:color w:val="auto"/>
          <w:lang w:eastAsia="zh-CN"/>
        </w:rPr>
      </w:pPr>
    </w:p>
    <w:p w14:paraId="1312E166" w14:textId="1742B840" w:rsidR="00421C2B" w:rsidRPr="007370DC" w:rsidRDefault="007C1CE4" w:rsidP="007370DC">
      <w:pPr>
        <w:contextualSpacing/>
      </w:pPr>
      <w:bookmarkStart w:id="10" w:name="Acknowledgments"/>
      <w:r w:rsidRPr="007370DC">
        <w:rPr>
          <w:b/>
          <w:bCs/>
        </w:rPr>
        <w:t>ACKNOWLEDGMENTS</w:t>
      </w:r>
      <w:bookmarkEnd w:id="10"/>
      <w:r w:rsidRPr="007370DC">
        <w:rPr>
          <w:b/>
          <w:bCs/>
        </w:rPr>
        <w:t>:</w:t>
      </w:r>
      <w:r w:rsidR="007370DC">
        <w:t xml:space="preserve"> </w:t>
      </w:r>
    </w:p>
    <w:p w14:paraId="565DCBBD" w14:textId="5F52F599" w:rsidR="00421C2B" w:rsidRPr="007370DC" w:rsidRDefault="007C1CE4" w:rsidP="007370DC">
      <w:pPr>
        <w:contextualSpacing/>
        <w:rPr>
          <w:rFonts w:eastAsia="SimSun"/>
          <w:color w:val="auto"/>
          <w:lang w:eastAsia="zh-CN"/>
        </w:rPr>
      </w:pPr>
      <w:r w:rsidRPr="007370DC">
        <w:rPr>
          <w:rFonts w:eastAsia="SimSun"/>
          <w:color w:val="auto"/>
          <w:lang w:eastAsia="zh-CN"/>
        </w:rPr>
        <w:t>Thi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ork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was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unde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i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ar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b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ation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atur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cien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und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hin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81970265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81900281</w:t>
      </w:r>
      <w:r w:rsidR="00D97CD4" w:rsidRPr="007370DC">
        <w:rPr>
          <w:rFonts w:eastAsia="SimSun"/>
          <w:color w:val="auto"/>
          <w:lang w:eastAsia="zh-CN"/>
        </w:rPr>
        <w:t>,81700288</w:t>
      </w:r>
      <w:r w:rsidRPr="007370DC">
        <w:rPr>
          <w:rFonts w:eastAsia="SimSun"/>
          <w:color w:val="auto"/>
          <w:lang w:eastAsia="zh-CN"/>
        </w:rPr>
        <w:t>)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hin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ostdoctor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Scienc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Foundation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2019M</w:t>
      </w:r>
      <w:proofErr w:type="gramStart"/>
      <w:r w:rsidRPr="007370DC">
        <w:rPr>
          <w:rFonts w:eastAsia="SimSun"/>
          <w:color w:val="auto"/>
          <w:lang w:eastAsia="zh-CN"/>
        </w:rPr>
        <w:t>651904)</w:t>
      </w:r>
      <w:r w:rsidRPr="007370DC">
        <w:rPr>
          <w:rFonts w:eastAsia="SimSun"/>
          <w:color w:val="auto"/>
          <w:lang w:eastAsia="zh-CN"/>
        </w:rPr>
        <w:t>；</w:t>
      </w:r>
      <w:proofErr w:type="gramEnd"/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the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National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Key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Research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and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Development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Program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of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China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(2016YFC1101001,</w:t>
      </w:r>
      <w:r w:rsidR="007370DC">
        <w:rPr>
          <w:rFonts w:eastAsia="SimSun"/>
          <w:color w:val="auto"/>
          <w:lang w:eastAsia="zh-CN"/>
        </w:rPr>
        <w:t xml:space="preserve"> </w:t>
      </w:r>
      <w:r w:rsidRPr="007370DC">
        <w:rPr>
          <w:rFonts w:eastAsia="SimSun"/>
          <w:color w:val="auto"/>
          <w:lang w:eastAsia="zh-CN"/>
        </w:rPr>
        <w:t>2017YFC1308105).</w:t>
      </w:r>
    </w:p>
    <w:p w14:paraId="675DE8A6" w14:textId="77777777" w:rsidR="00421C2B" w:rsidRPr="007370DC" w:rsidRDefault="00421C2B" w:rsidP="007370DC">
      <w:pPr>
        <w:contextualSpacing/>
        <w:rPr>
          <w:color w:val="808080" w:themeColor="background1" w:themeShade="80"/>
        </w:rPr>
      </w:pPr>
    </w:p>
    <w:p w14:paraId="18B32417" w14:textId="28A9A8E8" w:rsidR="00421C2B" w:rsidRPr="007370DC" w:rsidRDefault="007C1CE4" w:rsidP="007370DC">
      <w:pPr>
        <w:contextualSpacing/>
        <w:rPr>
          <w:b/>
        </w:rPr>
      </w:pPr>
      <w:bookmarkStart w:id="11" w:name="Disclosures"/>
      <w:r w:rsidRPr="007370DC">
        <w:rPr>
          <w:b/>
        </w:rPr>
        <w:t>DISCLOSURES</w:t>
      </w:r>
      <w:bookmarkEnd w:id="11"/>
      <w:r w:rsidRPr="007370DC">
        <w:rPr>
          <w:b/>
        </w:rPr>
        <w:t>:</w:t>
      </w:r>
      <w:r w:rsidR="007370DC">
        <w:rPr>
          <w:b/>
        </w:rPr>
        <w:t xml:space="preserve"> </w:t>
      </w:r>
    </w:p>
    <w:p w14:paraId="0F3ADFFC" w14:textId="77777777" w:rsidR="007370DC" w:rsidRDefault="007C1CE4" w:rsidP="007370DC">
      <w:pPr>
        <w:pStyle w:val="NormalWeb"/>
        <w:spacing w:before="0" w:beforeAutospacing="0" w:after="0" w:afterAutospacing="0"/>
        <w:contextualSpacing/>
        <w:rPr>
          <w:color w:val="auto"/>
        </w:rPr>
      </w:pPr>
      <w:r w:rsidRPr="007370DC">
        <w:rPr>
          <w:color w:val="auto"/>
        </w:rPr>
        <w:t>Th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authors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have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nothing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to</w:t>
      </w:r>
      <w:r w:rsidR="007370DC">
        <w:rPr>
          <w:color w:val="auto"/>
        </w:rPr>
        <w:t xml:space="preserve"> </w:t>
      </w:r>
      <w:r w:rsidRPr="007370DC">
        <w:rPr>
          <w:color w:val="auto"/>
        </w:rPr>
        <w:t>disclose.</w:t>
      </w:r>
    </w:p>
    <w:p w14:paraId="2B7C3C88" w14:textId="03821AB8" w:rsidR="00421C2B" w:rsidRPr="007370DC" w:rsidRDefault="00421C2B" w:rsidP="007370DC">
      <w:pPr>
        <w:pStyle w:val="NormalWeb"/>
        <w:spacing w:before="0" w:beforeAutospacing="0" w:after="0" w:afterAutospacing="0"/>
        <w:contextualSpacing/>
        <w:rPr>
          <w:color w:val="808080" w:themeColor="background1" w:themeShade="80"/>
        </w:rPr>
      </w:pPr>
    </w:p>
    <w:p w14:paraId="582AED65" w14:textId="39C6CAEE" w:rsidR="00421C2B" w:rsidRPr="007370DC" w:rsidRDefault="007C1CE4" w:rsidP="007370DC">
      <w:pPr>
        <w:autoSpaceDE/>
        <w:autoSpaceDN/>
        <w:adjustRightInd/>
        <w:contextualSpacing/>
        <w:rPr>
          <w:rFonts w:eastAsia="Calibri"/>
          <w:b/>
          <w:color w:val="auto"/>
        </w:rPr>
      </w:pPr>
      <w:bookmarkStart w:id="12" w:name="References"/>
      <w:r w:rsidRPr="007370DC">
        <w:rPr>
          <w:b/>
          <w:bCs/>
        </w:rPr>
        <w:t>REFERENCES:</w:t>
      </w:r>
      <w:r w:rsidR="007370DC">
        <w:t xml:space="preserve"> </w:t>
      </w:r>
      <w:bookmarkEnd w:id="12"/>
    </w:p>
    <w:p w14:paraId="27C281E1" w14:textId="3C2FA050" w:rsidR="00421C2B" w:rsidRPr="007370DC" w:rsidRDefault="007C1CE4" w:rsidP="007370DC">
      <w:pPr>
        <w:pStyle w:val="EndNoteBibliography"/>
        <w:contextualSpacing/>
      </w:pPr>
      <w:r w:rsidRPr="007370DC">
        <w:rPr>
          <w:rFonts w:eastAsia="SimSun"/>
          <w:color w:val="auto"/>
          <w:highlight w:val="yellow"/>
          <w:lang w:eastAsia="zh-CN"/>
        </w:rPr>
        <w:fldChar w:fldCharType="begin"/>
      </w:r>
      <w:r w:rsidRPr="007370DC">
        <w:rPr>
          <w:rFonts w:eastAsia="SimSun"/>
          <w:color w:val="auto"/>
          <w:highlight w:val="yellow"/>
          <w:lang w:eastAsia="zh-CN"/>
        </w:rPr>
        <w:instrText xml:space="preserve"> ADDIN EN.REFLIST </w:instrText>
      </w:r>
      <w:r w:rsidRPr="007370DC">
        <w:rPr>
          <w:rFonts w:eastAsia="SimSun"/>
          <w:color w:val="auto"/>
          <w:highlight w:val="yellow"/>
          <w:lang w:eastAsia="zh-CN"/>
        </w:rPr>
        <w:fldChar w:fldCharType="separate"/>
      </w:r>
      <w:r w:rsidRPr="007370DC">
        <w:t>1</w:t>
      </w:r>
      <w:r w:rsidRPr="007370DC">
        <w:tab/>
        <w:t>Kim,</w:t>
      </w:r>
      <w:r w:rsidR="007370DC">
        <w:t xml:space="preserve"> </w:t>
      </w:r>
      <w:r w:rsidRPr="007370DC">
        <w:t>B.</w:t>
      </w:r>
      <w:r w:rsidR="007370DC">
        <w:t xml:space="preserve"> </w:t>
      </w:r>
      <w:r w:rsidRPr="007370DC">
        <w:t>S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Myocardial</w:t>
      </w:r>
      <w:r w:rsidR="007370DC">
        <w:t xml:space="preserve"> </w:t>
      </w:r>
      <w:r w:rsidRPr="007370DC">
        <w:t>Ischemia</w:t>
      </w:r>
      <w:r w:rsidR="007370DC">
        <w:t xml:space="preserve"> </w:t>
      </w:r>
      <w:r w:rsidRPr="007370DC">
        <w:t>Induces</w:t>
      </w:r>
      <w:r w:rsidR="007370DC">
        <w:t xml:space="preserve"> </w:t>
      </w:r>
      <w:r w:rsidRPr="007370DC">
        <w:t>SDF-1alpha</w:t>
      </w:r>
      <w:r w:rsidR="007370DC">
        <w:t xml:space="preserve"> </w:t>
      </w:r>
      <w:r w:rsidRPr="007370DC">
        <w:t>Release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Cardiac</w:t>
      </w:r>
      <w:r w:rsidR="007370DC">
        <w:t xml:space="preserve"> </w:t>
      </w:r>
      <w:r w:rsidRPr="007370DC">
        <w:t>Surgery</w:t>
      </w:r>
      <w:r w:rsidR="007370DC">
        <w:t xml:space="preserve"> </w:t>
      </w:r>
      <w:r w:rsidRPr="007370DC">
        <w:t>Patients.</w:t>
      </w:r>
      <w:r w:rsidR="007370DC"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Cardiovascular</w:t>
      </w:r>
      <w:r w:rsidR="007370DC">
        <w:rPr>
          <w:i/>
        </w:rPr>
        <w:t xml:space="preserve"> </w:t>
      </w:r>
      <w:r w:rsidRPr="007370DC">
        <w:rPr>
          <w:i/>
        </w:rPr>
        <w:t>Translational</w:t>
      </w:r>
      <w:r w:rsidR="007370DC">
        <w:rPr>
          <w:i/>
        </w:rPr>
        <w:t xml:space="preserve"> </w:t>
      </w:r>
      <w:r w:rsidRPr="007370DC">
        <w:rPr>
          <w:i/>
        </w:rPr>
        <w:t>Research.</w:t>
      </w:r>
      <w:r w:rsidR="007370DC">
        <w:t xml:space="preserve"> </w:t>
      </w:r>
      <w:r w:rsidRPr="007370DC">
        <w:rPr>
          <w:b/>
        </w:rPr>
        <w:t>9</w:t>
      </w:r>
      <w:r w:rsidR="007370DC">
        <w:t xml:space="preserve"> </w:t>
      </w:r>
      <w:r w:rsidRPr="007370DC">
        <w:t>(3),</w:t>
      </w:r>
      <w:r w:rsidR="007370DC">
        <w:t xml:space="preserve"> </w:t>
      </w:r>
      <w:r w:rsidRPr="007370DC">
        <w:t>230-238,</w:t>
      </w:r>
      <w:r w:rsidR="007370DC">
        <w:t xml:space="preserve"> </w:t>
      </w:r>
      <w:r w:rsidRPr="007370DC">
        <w:t>doi:10.1007/s12265-016-9689-x,</w:t>
      </w:r>
      <w:r w:rsidR="007370DC">
        <w:t xml:space="preserve"> </w:t>
      </w:r>
      <w:r w:rsidRPr="007370DC">
        <w:t>(2016).</w:t>
      </w:r>
    </w:p>
    <w:p w14:paraId="6BFD6AD4" w14:textId="6F2A1A51" w:rsidR="00421C2B" w:rsidRPr="007370DC" w:rsidRDefault="007C1CE4" w:rsidP="007370DC">
      <w:pPr>
        <w:pStyle w:val="EndNoteBibliography"/>
        <w:contextualSpacing/>
      </w:pPr>
      <w:r w:rsidRPr="007370DC">
        <w:lastRenderedPageBreak/>
        <w:t>2</w:t>
      </w:r>
      <w:r w:rsidRPr="007370DC">
        <w:tab/>
        <w:t>Klein,</w:t>
      </w:r>
      <w:r w:rsidR="007370DC">
        <w:t xml:space="preserve"> </w:t>
      </w:r>
      <w:r w:rsidRPr="007370DC">
        <w:t>P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Less</w:t>
      </w:r>
      <w:r w:rsidR="007370DC">
        <w:t xml:space="preserve"> </w:t>
      </w:r>
      <w:r w:rsidRPr="007370DC">
        <w:t>invasive</w:t>
      </w:r>
      <w:r w:rsidR="007370DC">
        <w:t xml:space="preserve"> </w:t>
      </w:r>
      <w:r w:rsidRPr="007370DC">
        <w:t>ventricular</w:t>
      </w:r>
      <w:r w:rsidR="007370DC">
        <w:t xml:space="preserve"> </w:t>
      </w:r>
      <w:r w:rsidRPr="007370DC">
        <w:t>reconstruction</w:t>
      </w:r>
      <w:r w:rsidR="007370DC">
        <w:t xml:space="preserve"> </w:t>
      </w:r>
      <w:r w:rsidRPr="007370DC">
        <w:t>for</w:t>
      </w:r>
      <w:r w:rsidR="007370DC">
        <w:t xml:space="preserve"> </w:t>
      </w:r>
      <w:r w:rsidRPr="007370DC">
        <w:t>ischaemic</w:t>
      </w:r>
      <w:r w:rsidR="007370DC">
        <w:t xml:space="preserve"> </w:t>
      </w:r>
      <w:r w:rsidRPr="007370DC">
        <w:t>heart</w:t>
      </w:r>
      <w:r w:rsidR="007370DC">
        <w:t xml:space="preserve"> </w:t>
      </w:r>
      <w:r w:rsidRPr="007370DC">
        <w:t>failure.</w:t>
      </w:r>
      <w:r w:rsidR="007370DC">
        <w:t xml:space="preserve"> </w:t>
      </w:r>
      <w:r w:rsidRPr="007370DC">
        <w:rPr>
          <w:i/>
        </w:rPr>
        <w:t>EUROPEAN</w:t>
      </w:r>
      <w:r w:rsidR="007370DC">
        <w:rPr>
          <w:i/>
        </w:rPr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HEART</w:t>
      </w:r>
      <w:r w:rsidR="007370DC">
        <w:rPr>
          <w:i/>
        </w:rPr>
        <w:t xml:space="preserve"> </w:t>
      </w:r>
      <w:r w:rsidRPr="007370DC">
        <w:rPr>
          <w:i/>
        </w:rPr>
        <w:t>FAILURE.</w:t>
      </w:r>
      <w:r w:rsidR="007370DC">
        <w:t xml:space="preserve"> </w:t>
      </w:r>
      <w:r w:rsidRPr="007370DC">
        <w:rPr>
          <w:b/>
        </w:rPr>
        <w:t>21</w:t>
      </w:r>
      <w:r w:rsidR="007370DC">
        <w:t xml:space="preserve"> </w:t>
      </w:r>
      <w:r w:rsidRPr="007370DC">
        <w:t>(12),</w:t>
      </w:r>
      <w:r w:rsidR="007370DC">
        <w:t xml:space="preserve"> </w:t>
      </w:r>
      <w:r w:rsidRPr="007370DC">
        <w:t>1638-1650,</w:t>
      </w:r>
      <w:r w:rsidR="007370DC">
        <w:t xml:space="preserve"> </w:t>
      </w:r>
      <w:r w:rsidRPr="007370DC">
        <w:t>doi:10.1002/ejhf.1669,</w:t>
      </w:r>
      <w:r w:rsidR="007370DC">
        <w:t xml:space="preserve"> </w:t>
      </w:r>
      <w:r w:rsidRPr="007370DC">
        <w:t>(2019).</w:t>
      </w:r>
    </w:p>
    <w:p w14:paraId="73F83BE7" w14:textId="1120A4AF" w:rsidR="00421C2B" w:rsidRPr="007370DC" w:rsidRDefault="007C1CE4" w:rsidP="007370DC">
      <w:pPr>
        <w:pStyle w:val="EndNoteBibliography"/>
        <w:contextualSpacing/>
      </w:pPr>
      <w:r w:rsidRPr="007370DC">
        <w:t>3</w:t>
      </w:r>
      <w:r w:rsidRPr="007370DC">
        <w:tab/>
        <w:t>Otto,</w:t>
      </w:r>
      <w:r w:rsidR="007370DC">
        <w:t xml:space="preserve"> </w:t>
      </w:r>
      <w:r w:rsidRPr="007370DC">
        <w:t>K.</w:t>
      </w:r>
      <w:r w:rsidR="007370DC">
        <w:t xml:space="preserve"> </w:t>
      </w:r>
      <w:r w:rsidRPr="007370DC">
        <w:t>A.</w:t>
      </w:r>
      <w:r w:rsidR="007370DC">
        <w:t xml:space="preserve"> </w:t>
      </w:r>
      <w:r w:rsidRPr="007370DC">
        <w:t>Therapeutic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applicable</w:t>
      </w:r>
      <w:r w:rsidR="007370DC">
        <w:t xml:space="preserve"> </w:t>
      </w:r>
      <w:r w:rsidRPr="007370DC">
        <w:t>to</w:t>
      </w:r>
      <w:r w:rsidR="007370DC">
        <w:t xml:space="preserve"> </w:t>
      </w:r>
      <w:r w:rsidRPr="007370DC">
        <w:t>cardiac</w:t>
      </w:r>
      <w:r w:rsidR="007370DC">
        <w:t xml:space="preserve"> </w:t>
      </w:r>
      <w:r w:rsidRPr="007370DC">
        <w:t>surgery.</w:t>
      </w:r>
      <w:r w:rsidR="007370DC">
        <w:t xml:space="preserve"> </w:t>
      </w:r>
      <w:r w:rsidRPr="007370DC">
        <w:rPr>
          <w:i/>
        </w:rPr>
        <w:t>VETERINARY</w:t>
      </w:r>
      <w:r w:rsidR="007370DC">
        <w:rPr>
          <w:i/>
        </w:rPr>
        <w:t xml:space="preserve"> </w:t>
      </w:r>
      <w:r w:rsidRPr="007370DC">
        <w:rPr>
          <w:i/>
        </w:rPr>
        <w:t>ANAESTHESIA</w:t>
      </w:r>
      <w:r w:rsidR="007370DC">
        <w:rPr>
          <w:i/>
        </w:rPr>
        <w:t xml:space="preserve"> </w:t>
      </w:r>
      <w:r w:rsidRPr="007370DC">
        <w:rPr>
          <w:i/>
        </w:rPr>
        <w:t>AND</w:t>
      </w:r>
      <w:r w:rsidR="007370DC">
        <w:rPr>
          <w:i/>
        </w:rPr>
        <w:t xml:space="preserve"> </w:t>
      </w:r>
      <w:r w:rsidRPr="007370DC">
        <w:rPr>
          <w:i/>
        </w:rPr>
        <w:t>ANALGESIA.</w:t>
      </w:r>
      <w:r w:rsidR="007370DC">
        <w:t xml:space="preserve"> </w:t>
      </w:r>
      <w:r w:rsidRPr="007370DC">
        <w:rPr>
          <w:b/>
        </w:rPr>
        <w:t>42</w:t>
      </w:r>
      <w:r w:rsidR="007370DC">
        <w:t xml:space="preserve"> </w:t>
      </w:r>
      <w:r w:rsidRPr="007370DC">
        <w:t>(6),</w:t>
      </w:r>
      <w:r w:rsidR="007370DC">
        <w:t xml:space="preserve"> </w:t>
      </w:r>
      <w:r w:rsidRPr="007370DC">
        <w:t>559-569,</w:t>
      </w:r>
      <w:r w:rsidR="007370DC">
        <w:t xml:space="preserve"> </w:t>
      </w:r>
      <w:r w:rsidRPr="007370DC">
        <w:t>doi:10.1111/vaa.12299,</w:t>
      </w:r>
      <w:r w:rsidR="007370DC">
        <w:t xml:space="preserve"> </w:t>
      </w:r>
      <w:r w:rsidRPr="007370DC">
        <w:t>(2015).</w:t>
      </w:r>
    </w:p>
    <w:p w14:paraId="151EF48C" w14:textId="719F3479" w:rsidR="00421C2B" w:rsidRPr="007370DC" w:rsidRDefault="007C1CE4" w:rsidP="007370DC">
      <w:pPr>
        <w:pStyle w:val="EndNoteBibliography"/>
        <w:contextualSpacing/>
      </w:pPr>
      <w:r w:rsidRPr="007370DC">
        <w:t>4</w:t>
      </w:r>
      <w:r w:rsidRPr="007370DC">
        <w:tab/>
        <w:t>Wang,</w:t>
      </w:r>
      <w:r w:rsidR="007370DC">
        <w:t xml:space="preserve"> </w:t>
      </w:r>
      <w:r w:rsidRPr="007370DC">
        <w:t>X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Safety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Hypothermic</w:t>
      </w:r>
      <w:r w:rsidR="007370DC">
        <w:t xml:space="preserve"> </w:t>
      </w:r>
      <w:r w:rsidRPr="007370DC">
        <w:t>Circulatory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During</w:t>
      </w:r>
      <w:r w:rsidR="007370DC">
        <w:t xml:space="preserve"> </w:t>
      </w:r>
      <w:r w:rsidRPr="007370DC">
        <w:t>Unilateral</w:t>
      </w:r>
      <w:r w:rsidR="007370DC">
        <w:t xml:space="preserve"> </w:t>
      </w:r>
      <w:r w:rsidRPr="007370DC">
        <w:t>Antegrade</w:t>
      </w:r>
      <w:r w:rsidR="007370DC">
        <w:t xml:space="preserve"> </w:t>
      </w:r>
      <w:r w:rsidRPr="007370DC">
        <w:t>Cerebral</w:t>
      </w:r>
      <w:r w:rsidR="007370DC">
        <w:t xml:space="preserve"> </w:t>
      </w:r>
      <w:r w:rsidRPr="007370DC">
        <w:t>Perfusion</w:t>
      </w:r>
      <w:r w:rsidR="007370DC">
        <w:t xml:space="preserve"> </w:t>
      </w:r>
      <w:r w:rsidRPr="007370DC">
        <w:t>for</w:t>
      </w:r>
      <w:r w:rsidR="007370DC">
        <w:t xml:space="preserve"> </w:t>
      </w:r>
      <w:r w:rsidRPr="007370DC">
        <w:t>Aortic</w:t>
      </w:r>
      <w:r w:rsidR="007370DC">
        <w:t xml:space="preserve"> </w:t>
      </w:r>
      <w:r w:rsidRPr="007370DC">
        <w:t>Arch</w:t>
      </w:r>
      <w:r w:rsidR="007370DC">
        <w:t xml:space="preserve"> </w:t>
      </w:r>
      <w:r w:rsidRPr="007370DC">
        <w:t>Surgery.</w:t>
      </w:r>
      <w:r w:rsidR="007370DC">
        <w:t xml:space="preserve"> </w:t>
      </w:r>
      <w:r w:rsidRPr="007370DC">
        <w:rPr>
          <w:i/>
        </w:rPr>
        <w:t>CANADIAN</w:t>
      </w:r>
      <w:r w:rsidR="007370DC">
        <w:rPr>
          <w:i/>
        </w:rPr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CARDIOLOGY.</w:t>
      </w:r>
      <w:r w:rsidR="007370DC">
        <w:t xml:space="preserve"> </w:t>
      </w:r>
      <w:r w:rsidRPr="007370DC">
        <w:rPr>
          <w:b/>
        </w:rPr>
        <w:t>35</w:t>
      </w:r>
      <w:r w:rsidR="007370DC">
        <w:t xml:space="preserve"> </w:t>
      </w:r>
      <w:r w:rsidRPr="007370DC">
        <w:t>(11),</w:t>
      </w:r>
      <w:r w:rsidR="007370DC">
        <w:t xml:space="preserve"> </w:t>
      </w:r>
      <w:r w:rsidRPr="007370DC">
        <w:t>1483-1490,</w:t>
      </w:r>
      <w:r w:rsidR="007370DC">
        <w:t xml:space="preserve"> </w:t>
      </w:r>
      <w:r w:rsidRPr="007370DC">
        <w:t>doi:10.1016/j.cjca.2019.07.007,</w:t>
      </w:r>
      <w:r w:rsidR="007370DC">
        <w:t xml:space="preserve"> </w:t>
      </w:r>
      <w:r w:rsidRPr="007370DC">
        <w:t>(2019).</w:t>
      </w:r>
    </w:p>
    <w:p w14:paraId="5F985A6D" w14:textId="1BE6F1DA" w:rsidR="00421C2B" w:rsidRPr="007370DC" w:rsidRDefault="007C1CE4" w:rsidP="007370DC">
      <w:pPr>
        <w:pStyle w:val="EndNoteBibliography"/>
        <w:contextualSpacing/>
      </w:pPr>
      <w:r w:rsidRPr="007370DC">
        <w:t>5</w:t>
      </w:r>
      <w:r w:rsidRPr="007370DC">
        <w:tab/>
        <w:t>Leshnower,</w:t>
      </w:r>
      <w:r w:rsidR="007370DC">
        <w:t xml:space="preserve"> </w:t>
      </w:r>
      <w:r w:rsidRPr="007370DC">
        <w:t>B.</w:t>
      </w:r>
      <w:r w:rsidR="007370DC">
        <w:t xml:space="preserve"> </w:t>
      </w:r>
      <w:r w:rsidRPr="007370DC">
        <w:t>G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Moderate</w:t>
      </w:r>
      <w:r w:rsidR="007370DC">
        <w:t xml:space="preserve"> </w:t>
      </w:r>
      <w:r w:rsidRPr="007370DC">
        <w:t>Versus</w:t>
      </w:r>
      <w:r w:rsidR="007370DC">
        <w:t xml:space="preserve"> </w:t>
      </w:r>
      <w:r w:rsidRPr="007370DC">
        <w:t>Deep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With</w:t>
      </w:r>
      <w:r w:rsidR="007370DC">
        <w:t xml:space="preserve"> </w:t>
      </w:r>
      <w:r w:rsidRPr="007370DC">
        <w:t>Unilateral</w:t>
      </w:r>
      <w:r w:rsidR="007370DC">
        <w:t xml:space="preserve"> </w:t>
      </w:r>
      <w:r w:rsidRPr="007370DC">
        <w:t>Selective</w:t>
      </w:r>
      <w:r w:rsidR="007370DC">
        <w:t xml:space="preserve"> </w:t>
      </w:r>
      <w:r w:rsidRPr="007370DC">
        <w:t>Antegrade</w:t>
      </w:r>
      <w:r w:rsidR="007370DC">
        <w:t xml:space="preserve"> </w:t>
      </w:r>
      <w:r w:rsidRPr="007370DC">
        <w:t>Cerebral</w:t>
      </w:r>
      <w:r w:rsidR="007370DC">
        <w:t xml:space="preserve"> </w:t>
      </w:r>
      <w:r w:rsidRPr="007370DC">
        <w:t>Perfusion</w:t>
      </w:r>
      <w:r w:rsidR="007370DC">
        <w:t xml:space="preserve"> </w:t>
      </w:r>
      <w:r w:rsidRPr="007370DC">
        <w:t>for</w:t>
      </w:r>
      <w:r w:rsidR="007370DC">
        <w:t xml:space="preserve"> </w:t>
      </w:r>
      <w:r w:rsidRPr="007370DC">
        <w:t>Acute</w:t>
      </w:r>
      <w:r w:rsidR="007370DC">
        <w:t xml:space="preserve"> </w:t>
      </w:r>
      <w:r w:rsidRPr="007370DC">
        <w:t>Type</w:t>
      </w:r>
      <w:r w:rsidR="007370DC">
        <w:t xml:space="preserve"> </w:t>
      </w:r>
      <w:r w:rsidRPr="007370DC">
        <w:t>A</w:t>
      </w:r>
      <w:r w:rsidR="007370DC">
        <w:t xml:space="preserve"> </w:t>
      </w:r>
      <w:r w:rsidRPr="007370DC">
        <w:t>Dissection.</w:t>
      </w:r>
      <w:r w:rsidR="007370DC">
        <w:t xml:space="preserve"> </w:t>
      </w:r>
      <w:r w:rsidRPr="007370DC">
        <w:rPr>
          <w:i/>
        </w:rPr>
        <w:t>ANNALS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THORACIC</w:t>
      </w:r>
      <w:r w:rsidR="007370DC">
        <w:rPr>
          <w:i/>
        </w:rPr>
        <w:t xml:space="preserve"> </w:t>
      </w:r>
      <w:r w:rsidRPr="007370DC">
        <w:rPr>
          <w:i/>
        </w:rPr>
        <w:t>SURGERY.</w:t>
      </w:r>
      <w:r w:rsidR="007370DC">
        <w:t xml:space="preserve"> </w:t>
      </w:r>
      <w:r w:rsidRPr="007370DC">
        <w:rPr>
          <w:b/>
        </w:rPr>
        <w:t>100</w:t>
      </w:r>
      <w:r w:rsidR="007370DC">
        <w:t xml:space="preserve"> </w:t>
      </w:r>
      <w:r w:rsidRPr="007370DC">
        <w:t>(5),</w:t>
      </w:r>
      <w:r w:rsidR="007370DC">
        <w:t xml:space="preserve"> </w:t>
      </w:r>
      <w:r w:rsidRPr="007370DC">
        <w:t>1563-1568;</w:t>
      </w:r>
      <w:r w:rsidR="007370DC">
        <w:t xml:space="preserve"> </w:t>
      </w:r>
      <w:r w:rsidRPr="007370DC">
        <w:t>discussion</w:t>
      </w:r>
      <w:r w:rsidR="007370DC">
        <w:t xml:space="preserve"> </w:t>
      </w:r>
      <w:r w:rsidRPr="007370DC">
        <w:t>1568-1569,</w:t>
      </w:r>
      <w:r w:rsidR="007370DC">
        <w:t xml:space="preserve"> </w:t>
      </w:r>
      <w:r w:rsidRPr="007370DC">
        <w:t>doi:10.1016/j.athoracsur.2015.05.032,</w:t>
      </w:r>
      <w:r w:rsidR="007370DC">
        <w:t xml:space="preserve"> </w:t>
      </w:r>
      <w:r w:rsidRPr="007370DC">
        <w:t>(2015).</w:t>
      </w:r>
    </w:p>
    <w:p w14:paraId="72D1F0F2" w14:textId="72ACDF6A" w:rsidR="00421C2B" w:rsidRPr="007370DC" w:rsidRDefault="007C1CE4" w:rsidP="007370DC">
      <w:pPr>
        <w:pStyle w:val="EndNoteBibliography"/>
        <w:contextualSpacing/>
      </w:pPr>
      <w:r w:rsidRPr="007370DC">
        <w:t>6</w:t>
      </w:r>
      <w:r w:rsidRPr="007370DC">
        <w:tab/>
        <w:t>Vallabhajosyula,</w:t>
      </w:r>
      <w:r w:rsidR="007370DC">
        <w:t xml:space="preserve"> </w:t>
      </w:r>
      <w:r w:rsidRPr="007370DC">
        <w:t>P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Moderate</w:t>
      </w:r>
      <w:r w:rsidR="007370DC">
        <w:t xml:space="preserve"> </w:t>
      </w:r>
      <w:r w:rsidRPr="007370DC">
        <w:t>versus</w:t>
      </w:r>
      <w:r w:rsidR="007370DC">
        <w:t xml:space="preserve"> </w:t>
      </w:r>
      <w:r w:rsidRPr="007370DC">
        <w:t>deep</w:t>
      </w:r>
      <w:r w:rsidR="007370DC">
        <w:t xml:space="preserve"> </w:t>
      </w:r>
      <w:r w:rsidRPr="007370DC">
        <w:t>hypothermic</w:t>
      </w:r>
      <w:r w:rsidR="007370DC">
        <w:t xml:space="preserve"> </w:t>
      </w:r>
      <w:r w:rsidRPr="007370DC">
        <w:t>circulatory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for</w:t>
      </w:r>
      <w:r w:rsidR="007370DC">
        <w:t xml:space="preserve"> </w:t>
      </w:r>
      <w:r w:rsidRPr="007370DC">
        <w:t>elective</w:t>
      </w:r>
      <w:r w:rsidR="007370DC">
        <w:t xml:space="preserve"> </w:t>
      </w:r>
      <w:r w:rsidRPr="007370DC">
        <w:t>aortic</w:t>
      </w:r>
      <w:r w:rsidR="007370DC">
        <w:t xml:space="preserve"> </w:t>
      </w:r>
      <w:r w:rsidRPr="007370DC">
        <w:t>transverse</w:t>
      </w:r>
      <w:r w:rsidR="007370DC">
        <w:t xml:space="preserve"> </w:t>
      </w:r>
      <w:r w:rsidRPr="007370DC">
        <w:t>hemiarch</w:t>
      </w:r>
      <w:r w:rsidR="007370DC">
        <w:t xml:space="preserve"> </w:t>
      </w:r>
      <w:r w:rsidRPr="007370DC">
        <w:t>reconstruction.</w:t>
      </w:r>
      <w:r w:rsidR="007370DC">
        <w:t xml:space="preserve"> </w:t>
      </w:r>
      <w:r w:rsidRPr="007370DC">
        <w:rPr>
          <w:i/>
        </w:rPr>
        <w:t>ANNALS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THORACIC</w:t>
      </w:r>
      <w:r w:rsidR="007370DC">
        <w:rPr>
          <w:i/>
        </w:rPr>
        <w:t xml:space="preserve"> </w:t>
      </w:r>
      <w:r w:rsidRPr="007370DC">
        <w:rPr>
          <w:i/>
        </w:rPr>
        <w:t>SURGERY.</w:t>
      </w:r>
      <w:r w:rsidR="007370DC">
        <w:t xml:space="preserve"> </w:t>
      </w:r>
      <w:r w:rsidRPr="007370DC">
        <w:rPr>
          <w:b/>
        </w:rPr>
        <w:t>99</w:t>
      </w:r>
      <w:r w:rsidR="007370DC">
        <w:t xml:space="preserve"> </w:t>
      </w:r>
      <w:r w:rsidRPr="007370DC">
        <w:t>(5),</w:t>
      </w:r>
      <w:r w:rsidR="007370DC">
        <w:t xml:space="preserve"> </w:t>
      </w:r>
      <w:r w:rsidRPr="007370DC">
        <w:t>1511-1517,</w:t>
      </w:r>
      <w:r w:rsidR="007370DC">
        <w:t xml:space="preserve"> </w:t>
      </w:r>
      <w:r w:rsidRPr="007370DC">
        <w:t>doi:10.1016/j.athoracsur.2014.12.067,</w:t>
      </w:r>
      <w:r w:rsidR="007370DC">
        <w:t xml:space="preserve"> </w:t>
      </w:r>
      <w:r w:rsidRPr="007370DC">
        <w:t>(2015).</w:t>
      </w:r>
    </w:p>
    <w:p w14:paraId="7B155C96" w14:textId="47C73D5A" w:rsidR="00421C2B" w:rsidRPr="007370DC" w:rsidRDefault="007C1CE4" w:rsidP="007370DC">
      <w:pPr>
        <w:pStyle w:val="EndNoteBibliography"/>
        <w:contextualSpacing/>
      </w:pPr>
      <w:r w:rsidRPr="007370DC">
        <w:t>7</w:t>
      </w:r>
      <w:r w:rsidRPr="007370DC">
        <w:tab/>
        <w:t>Keeling,</w:t>
      </w:r>
      <w:r w:rsidR="007370DC">
        <w:t xml:space="preserve"> </w:t>
      </w:r>
      <w:r w:rsidRPr="007370DC">
        <w:t>W.</w:t>
      </w:r>
      <w:r w:rsidR="007370DC">
        <w:t xml:space="preserve"> </w:t>
      </w:r>
      <w:r w:rsidRPr="007370DC">
        <w:t>B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Safety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Moderate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With</w:t>
      </w:r>
      <w:r w:rsidR="007370DC">
        <w:t xml:space="preserve"> </w:t>
      </w:r>
      <w:r w:rsidRPr="007370DC">
        <w:t>Antegrade</w:t>
      </w:r>
      <w:r w:rsidR="007370DC">
        <w:t xml:space="preserve"> </w:t>
      </w:r>
      <w:r w:rsidRPr="007370DC">
        <w:t>Cerebral</w:t>
      </w:r>
      <w:r w:rsidR="007370DC">
        <w:t xml:space="preserve"> </w:t>
      </w:r>
      <w:r w:rsidRPr="007370DC">
        <w:t>Perfusion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Total</w:t>
      </w:r>
      <w:r w:rsidR="007370DC">
        <w:t xml:space="preserve"> </w:t>
      </w:r>
      <w:r w:rsidRPr="007370DC">
        <w:t>Aortic</w:t>
      </w:r>
      <w:r w:rsidR="007370DC">
        <w:t xml:space="preserve"> </w:t>
      </w:r>
      <w:r w:rsidRPr="007370DC">
        <w:t>Arch</w:t>
      </w:r>
      <w:r w:rsidR="007370DC">
        <w:t xml:space="preserve"> </w:t>
      </w:r>
      <w:r w:rsidRPr="007370DC">
        <w:t>Replacement.</w:t>
      </w:r>
      <w:r w:rsidR="007370DC">
        <w:t xml:space="preserve"> </w:t>
      </w:r>
      <w:r w:rsidRPr="007370DC">
        <w:rPr>
          <w:i/>
        </w:rPr>
        <w:t>ANNALS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THORACIC</w:t>
      </w:r>
      <w:r w:rsidR="007370DC">
        <w:rPr>
          <w:i/>
        </w:rPr>
        <w:t xml:space="preserve"> </w:t>
      </w:r>
      <w:r w:rsidRPr="007370DC">
        <w:rPr>
          <w:i/>
        </w:rPr>
        <w:t>SURGERY.</w:t>
      </w:r>
      <w:r w:rsidR="007370DC">
        <w:t xml:space="preserve"> </w:t>
      </w:r>
      <w:r w:rsidRPr="007370DC">
        <w:rPr>
          <w:b/>
        </w:rPr>
        <w:t>105</w:t>
      </w:r>
      <w:r w:rsidR="007370DC">
        <w:t xml:space="preserve"> </w:t>
      </w:r>
      <w:r w:rsidRPr="007370DC">
        <w:t>(1),</w:t>
      </w:r>
      <w:r w:rsidR="007370DC">
        <w:t xml:space="preserve"> </w:t>
      </w:r>
      <w:r w:rsidRPr="007370DC">
        <w:t>54-61,</w:t>
      </w:r>
      <w:r w:rsidR="007370DC">
        <w:t xml:space="preserve"> </w:t>
      </w:r>
      <w:r w:rsidRPr="007370DC">
        <w:t>doi:10.1016/j.athoracsur.2017.06.072,</w:t>
      </w:r>
      <w:r w:rsidR="007370DC">
        <w:t xml:space="preserve"> </w:t>
      </w:r>
      <w:r w:rsidRPr="007370DC">
        <w:t>(2018).</w:t>
      </w:r>
    </w:p>
    <w:p w14:paraId="7D8DDD40" w14:textId="5355F7C9" w:rsidR="00421C2B" w:rsidRPr="007370DC" w:rsidRDefault="007C1CE4" w:rsidP="007370DC">
      <w:pPr>
        <w:pStyle w:val="EndNoteBibliography"/>
        <w:contextualSpacing/>
      </w:pPr>
      <w:r w:rsidRPr="007370DC">
        <w:t>8</w:t>
      </w:r>
      <w:r w:rsidRPr="007370DC">
        <w:tab/>
        <w:t>Yan,</w:t>
      </w:r>
      <w:r w:rsidR="007370DC">
        <w:t xml:space="preserve"> </w:t>
      </w:r>
      <w:r w:rsidRPr="007370DC">
        <w:t>T.</w:t>
      </w:r>
      <w:r w:rsidR="007370DC">
        <w:t xml:space="preserve"> </w:t>
      </w:r>
      <w:r w:rsidRPr="007370DC">
        <w:t>D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Consensus</w:t>
      </w:r>
      <w:r w:rsidR="007370DC">
        <w:t xml:space="preserve"> </w:t>
      </w:r>
      <w:r w:rsidRPr="007370DC">
        <w:t>on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aortic</w:t>
      </w:r>
      <w:r w:rsidR="007370DC">
        <w:t xml:space="preserve"> </w:t>
      </w:r>
      <w:r w:rsidRPr="007370DC">
        <w:t>arch</w:t>
      </w:r>
      <w:r w:rsidR="007370DC">
        <w:t xml:space="preserve"> </w:t>
      </w:r>
      <w:r w:rsidRPr="007370DC">
        <w:t>surgery.</w:t>
      </w:r>
      <w:r w:rsidR="007370DC">
        <w:t xml:space="preserve"> </w:t>
      </w:r>
      <w:r w:rsidRPr="007370DC">
        <w:rPr>
          <w:i/>
        </w:rPr>
        <w:t>Annals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Cardiothoracic</w:t>
      </w:r>
      <w:r w:rsidR="007370DC">
        <w:rPr>
          <w:i/>
        </w:rPr>
        <w:t xml:space="preserve"> </w:t>
      </w:r>
      <w:r w:rsidRPr="007370DC">
        <w:rPr>
          <w:i/>
        </w:rPr>
        <w:t>Surgery.</w:t>
      </w:r>
      <w:r w:rsidR="007370DC">
        <w:t xml:space="preserve"> </w:t>
      </w:r>
      <w:r w:rsidRPr="007370DC">
        <w:rPr>
          <w:b/>
        </w:rPr>
        <w:t>2</w:t>
      </w:r>
      <w:r w:rsidR="007370DC">
        <w:t xml:space="preserve"> </w:t>
      </w:r>
      <w:r w:rsidRPr="007370DC">
        <w:t>(2),</w:t>
      </w:r>
      <w:r w:rsidR="007370DC">
        <w:t xml:space="preserve"> </w:t>
      </w:r>
      <w:r w:rsidRPr="007370DC">
        <w:t>163-168,</w:t>
      </w:r>
      <w:r w:rsidR="007370DC">
        <w:t xml:space="preserve"> </w:t>
      </w:r>
      <w:r w:rsidRPr="007370DC">
        <w:t>doi:10.3978/j.issn.2225-319X.2013.03.03,</w:t>
      </w:r>
      <w:r w:rsidR="007370DC">
        <w:t xml:space="preserve"> </w:t>
      </w:r>
      <w:r w:rsidRPr="007370DC">
        <w:t>(2013).</w:t>
      </w:r>
    </w:p>
    <w:p w14:paraId="466DDCB5" w14:textId="5D752E3B" w:rsidR="00421C2B" w:rsidRPr="007370DC" w:rsidRDefault="007C1CE4" w:rsidP="007370DC">
      <w:pPr>
        <w:pStyle w:val="EndNoteBibliography"/>
        <w:contextualSpacing/>
      </w:pPr>
      <w:r w:rsidRPr="007370DC">
        <w:t>9</w:t>
      </w:r>
      <w:r w:rsidRPr="007370DC">
        <w:tab/>
        <w:t>Zhou,</w:t>
      </w:r>
      <w:r w:rsidR="007370DC">
        <w:t xml:space="preserve"> </w:t>
      </w:r>
      <w:r w:rsidRPr="007370DC">
        <w:t>J.,</w:t>
      </w:r>
      <w:r w:rsidR="007370DC">
        <w:t xml:space="preserve"> </w:t>
      </w:r>
      <w:r w:rsidRPr="007370DC">
        <w:t>Empey,</w:t>
      </w:r>
      <w:r w:rsidR="007370DC">
        <w:t xml:space="preserve"> </w:t>
      </w:r>
      <w:r w:rsidRPr="007370DC">
        <w:t>P.</w:t>
      </w:r>
      <w:r w:rsidR="007370DC">
        <w:t xml:space="preserve"> </w:t>
      </w:r>
      <w:r w:rsidRPr="007370DC">
        <w:t>E.,</w:t>
      </w:r>
      <w:r w:rsidR="007370DC">
        <w:t xml:space="preserve"> </w:t>
      </w:r>
      <w:r w:rsidRPr="007370DC">
        <w:t>Bies,</w:t>
      </w:r>
      <w:r w:rsidR="007370DC">
        <w:t xml:space="preserve"> </w:t>
      </w:r>
      <w:r w:rsidRPr="007370DC">
        <w:t>R.</w:t>
      </w:r>
      <w:r w:rsidR="007370DC">
        <w:t xml:space="preserve"> </w:t>
      </w:r>
      <w:r w:rsidRPr="007370DC">
        <w:t>R.,</w:t>
      </w:r>
      <w:r w:rsidR="007370DC">
        <w:t xml:space="preserve"> </w:t>
      </w:r>
      <w:r w:rsidRPr="007370DC">
        <w:t>Kochanek,</w:t>
      </w:r>
      <w:r w:rsidR="007370DC">
        <w:t xml:space="preserve"> </w:t>
      </w:r>
      <w:r w:rsidRPr="007370DC">
        <w:t>P.</w:t>
      </w:r>
      <w:r w:rsidR="007370DC">
        <w:t xml:space="preserve"> </w:t>
      </w:r>
      <w:r w:rsidRPr="007370DC">
        <w:t>M.</w:t>
      </w:r>
      <w:r w:rsidR="007370DC">
        <w:t xml:space="preserve"> </w:t>
      </w:r>
      <w:r w:rsidRPr="007370DC">
        <w:t>&amp;</w:t>
      </w:r>
      <w:r w:rsidR="007370DC">
        <w:t xml:space="preserve"> </w:t>
      </w:r>
      <w:r w:rsidRPr="007370DC">
        <w:t>Poloyac,</w:t>
      </w:r>
      <w:r w:rsidR="007370DC">
        <w:t xml:space="preserve"> </w:t>
      </w:r>
      <w:r w:rsidRPr="007370DC">
        <w:t>S.</w:t>
      </w:r>
      <w:r w:rsidR="007370DC">
        <w:t xml:space="preserve"> </w:t>
      </w:r>
      <w:r w:rsidRPr="007370DC">
        <w:t>M.</w:t>
      </w:r>
      <w:r w:rsidR="007370DC">
        <w:t xml:space="preserve"> </w:t>
      </w:r>
      <w:r w:rsidRPr="007370DC">
        <w:t>Cardiac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therapeutic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decrease</w:t>
      </w:r>
      <w:r w:rsidR="007370DC">
        <w:t xml:space="preserve"> </w:t>
      </w:r>
      <w:r w:rsidRPr="007370DC">
        <w:t>isoform-specific</w:t>
      </w:r>
      <w:r w:rsidR="007370DC">
        <w:t xml:space="preserve"> </w:t>
      </w:r>
      <w:r w:rsidRPr="007370DC">
        <w:t>cytochrome</w:t>
      </w:r>
      <w:r w:rsidR="007370DC">
        <w:t xml:space="preserve"> </w:t>
      </w:r>
      <w:r w:rsidRPr="007370DC">
        <w:t>P450</w:t>
      </w:r>
      <w:r w:rsidR="007370DC">
        <w:t xml:space="preserve"> </w:t>
      </w:r>
      <w:r w:rsidRPr="007370DC">
        <w:t>drug</w:t>
      </w:r>
      <w:r w:rsidR="007370DC">
        <w:t xml:space="preserve"> </w:t>
      </w:r>
      <w:r w:rsidRPr="007370DC">
        <w:t>metabolism.</w:t>
      </w:r>
      <w:r w:rsidR="007370DC">
        <w:t xml:space="preserve"> </w:t>
      </w:r>
      <w:r w:rsidRPr="007370DC">
        <w:rPr>
          <w:i/>
        </w:rPr>
        <w:t>DRUG</w:t>
      </w:r>
      <w:r w:rsidR="007370DC">
        <w:rPr>
          <w:i/>
        </w:rPr>
        <w:t xml:space="preserve"> </w:t>
      </w:r>
      <w:r w:rsidRPr="007370DC">
        <w:rPr>
          <w:i/>
        </w:rPr>
        <w:t>METABOLISM</w:t>
      </w:r>
      <w:r w:rsidR="007370DC">
        <w:rPr>
          <w:i/>
        </w:rPr>
        <w:t xml:space="preserve"> </w:t>
      </w:r>
      <w:r w:rsidRPr="007370DC">
        <w:rPr>
          <w:i/>
        </w:rPr>
        <w:t>AND</w:t>
      </w:r>
      <w:r w:rsidR="007370DC">
        <w:rPr>
          <w:i/>
        </w:rPr>
        <w:t xml:space="preserve"> </w:t>
      </w:r>
      <w:r w:rsidRPr="007370DC">
        <w:rPr>
          <w:i/>
        </w:rPr>
        <w:t>DISPOSITION.</w:t>
      </w:r>
      <w:r w:rsidR="007370DC">
        <w:t xml:space="preserve"> </w:t>
      </w:r>
      <w:r w:rsidRPr="007370DC">
        <w:rPr>
          <w:b/>
        </w:rPr>
        <w:t>39</w:t>
      </w:r>
      <w:r w:rsidR="007370DC">
        <w:t xml:space="preserve"> </w:t>
      </w:r>
      <w:r w:rsidRPr="007370DC">
        <w:t>(12),</w:t>
      </w:r>
      <w:r w:rsidR="007370DC">
        <w:t xml:space="preserve"> </w:t>
      </w:r>
      <w:r w:rsidRPr="007370DC">
        <w:t>2209-2218,</w:t>
      </w:r>
      <w:r w:rsidR="007370DC">
        <w:t xml:space="preserve"> </w:t>
      </w:r>
      <w:r w:rsidRPr="007370DC">
        <w:t>doi:10.1124/dmd.111.040642,</w:t>
      </w:r>
      <w:r w:rsidR="007370DC">
        <w:t xml:space="preserve"> </w:t>
      </w:r>
      <w:r w:rsidRPr="007370DC">
        <w:t>(2011).</w:t>
      </w:r>
    </w:p>
    <w:p w14:paraId="7FB8DA5A" w14:textId="0A260894" w:rsidR="00421C2B" w:rsidRPr="007370DC" w:rsidRDefault="007C1CE4" w:rsidP="007370DC">
      <w:pPr>
        <w:pStyle w:val="EndNoteBibliography"/>
        <w:contextualSpacing/>
      </w:pPr>
      <w:r w:rsidRPr="007370DC">
        <w:t>10</w:t>
      </w:r>
      <w:r w:rsidRPr="007370DC">
        <w:tab/>
        <w:t>Sharp,</w:t>
      </w:r>
      <w:r w:rsidR="007370DC">
        <w:t xml:space="preserve"> </w:t>
      </w:r>
      <w:r w:rsidRPr="007370DC">
        <w:t>W.</w:t>
      </w:r>
      <w:r w:rsidR="007370DC">
        <w:t xml:space="preserve"> </w:t>
      </w:r>
      <w:r w:rsidRPr="007370DC">
        <w:t>W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Inhibition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the</w:t>
      </w:r>
      <w:r w:rsidR="007370DC">
        <w:t xml:space="preserve"> </w:t>
      </w:r>
      <w:r w:rsidRPr="007370DC">
        <w:t>mitochondrial</w:t>
      </w:r>
      <w:r w:rsidR="007370DC">
        <w:t xml:space="preserve"> </w:t>
      </w:r>
      <w:r w:rsidRPr="007370DC">
        <w:t>fission</w:t>
      </w:r>
      <w:r w:rsidR="007370DC">
        <w:t xml:space="preserve"> </w:t>
      </w:r>
      <w:r w:rsidRPr="007370DC">
        <w:t>protein</w:t>
      </w:r>
      <w:r w:rsidR="007370DC">
        <w:t xml:space="preserve"> </w:t>
      </w:r>
      <w:r w:rsidRPr="007370DC">
        <w:t>dynamin-related</w:t>
      </w:r>
      <w:r w:rsidR="007370DC">
        <w:t xml:space="preserve"> </w:t>
      </w:r>
      <w:r w:rsidRPr="007370DC">
        <w:t>protein</w:t>
      </w:r>
      <w:r w:rsidR="007370DC">
        <w:t xml:space="preserve"> </w:t>
      </w:r>
      <w:r w:rsidRPr="007370DC">
        <w:t>1</w:t>
      </w:r>
      <w:r w:rsidR="007370DC">
        <w:t xml:space="preserve"> </w:t>
      </w:r>
      <w:r w:rsidRPr="007370DC">
        <w:t>improves</w:t>
      </w:r>
      <w:r w:rsidR="007370DC">
        <w:t xml:space="preserve"> </w:t>
      </w:r>
      <w:r w:rsidRPr="007370DC">
        <w:t>survival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a</w:t>
      </w:r>
      <w:r w:rsidR="007370DC">
        <w:t xml:space="preserve"> </w:t>
      </w:r>
      <w:r w:rsidRPr="007370DC">
        <w:t>murine</w:t>
      </w:r>
      <w:r w:rsidR="007370DC">
        <w:t xml:space="preserve"> </w:t>
      </w:r>
      <w:r w:rsidRPr="007370DC">
        <w:t>cardiac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model.</w:t>
      </w:r>
      <w:r w:rsidR="007370DC">
        <w:t xml:space="preserve"> </w:t>
      </w:r>
      <w:r w:rsidRPr="007370DC">
        <w:rPr>
          <w:i/>
        </w:rPr>
        <w:t>CRITICAL</w:t>
      </w:r>
      <w:r w:rsidR="007370DC">
        <w:rPr>
          <w:i/>
        </w:rPr>
        <w:t xml:space="preserve"> </w:t>
      </w:r>
      <w:r w:rsidRPr="007370DC">
        <w:rPr>
          <w:i/>
        </w:rPr>
        <w:t>CARE</w:t>
      </w:r>
      <w:r w:rsidR="007370DC">
        <w:rPr>
          <w:i/>
        </w:rPr>
        <w:t xml:space="preserve"> </w:t>
      </w:r>
      <w:r w:rsidRPr="007370DC">
        <w:rPr>
          <w:i/>
        </w:rPr>
        <w:t>MEDICINE.</w:t>
      </w:r>
      <w:r w:rsidR="007370DC">
        <w:t xml:space="preserve"> </w:t>
      </w:r>
      <w:r w:rsidRPr="007370DC">
        <w:rPr>
          <w:b/>
        </w:rPr>
        <w:t>43</w:t>
      </w:r>
      <w:r w:rsidR="007370DC">
        <w:t xml:space="preserve"> </w:t>
      </w:r>
      <w:r w:rsidRPr="007370DC">
        <w:t>(2),</w:t>
      </w:r>
      <w:r w:rsidR="007370DC">
        <w:t xml:space="preserve"> </w:t>
      </w:r>
      <w:r w:rsidRPr="007370DC">
        <w:t>e38-47,</w:t>
      </w:r>
      <w:r w:rsidR="007370DC">
        <w:t xml:space="preserve"> </w:t>
      </w:r>
      <w:r w:rsidRPr="007370DC">
        <w:t>doi:10.1097/CCM.0000000000000817,</w:t>
      </w:r>
      <w:r w:rsidR="007370DC">
        <w:t xml:space="preserve"> </w:t>
      </w:r>
      <w:r w:rsidRPr="007370DC">
        <w:t>(2015).</w:t>
      </w:r>
    </w:p>
    <w:p w14:paraId="719D9D49" w14:textId="29CF0B78" w:rsidR="00421C2B" w:rsidRPr="007370DC" w:rsidRDefault="007C1CE4" w:rsidP="007370DC">
      <w:pPr>
        <w:pStyle w:val="EndNoteBibliography"/>
        <w:contextualSpacing/>
      </w:pPr>
      <w:r w:rsidRPr="007370DC">
        <w:t>11</w:t>
      </w:r>
      <w:r w:rsidRPr="007370DC">
        <w:tab/>
        <w:t>Zhu,</w:t>
      </w:r>
      <w:r w:rsidR="007370DC">
        <w:t xml:space="preserve"> </w:t>
      </w:r>
      <w:r w:rsidRPr="007370DC">
        <w:t>W.</w:t>
      </w:r>
      <w:r w:rsidR="007370DC">
        <w:t xml:space="preserve"> </w:t>
      </w:r>
      <w:r w:rsidRPr="007370DC">
        <w:t>S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Hsp90aa1:</w:t>
      </w:r>
      <w:r w:rsidR="007370DC">
        <w:t xml:space="preserve"> </w:t>
      </w:r>
      <w:r w:rsidRPr="007370DC">
        <w:t>a</w:t>
      </w:r>
      <w:r w:rsidR="007370DC">
        <w:t xml:space="preserve"> </w:t>
      </w:r>
      <w:r w:rsidRPr="007370DC">
        <w:t>novel</w:t>
      </w:r>
      <w:r w:rsidR="007370DC">
        <w:t xml:space="preserve"> </w:t>
      </w:r>
      <w:r w:rsidRPr="007370DC">
        <w:t>target</w:t>
      </w:r>
      <w:r w:rsidR="007370DC">
        <w:t xml:space="preserve"> </w:t>
      </w:r>
      <w:r w:rsidRPr="007370DC">
        <w:t>gene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miR-1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cardiac</w:t>
      </w:r>
      <w:r w:rsidR="007370DC">
        <w:t xml:space="preserve"> </w:t>
      </w:r>
      <w:r w:rsidRPr="007370DC">
        <w:t>ischemia/reperfusion</w:t>
      </w:r>
      <w:r w:rsidR="007370DC">
        <w:t xml:space="preserve"> </w:t>
      </w:r>
      <w:r w:rsidRPr="007370DC">
        <w:t>injury.</w:t>
      </w:r>
      <w:r w:rsidR="007370DC">
        <w:t xml:space="preserve"> </w:t>
      </w:r>
      <w:r w:rsidRPr="007370DC">
        <w:rPr>
          <w:i/>
        </w:rPr>
        <w:t>Sci</w:t>
      </w:r>
      <w:r w:rsidR="007370DC">
        <w:rPr>
          <w:i/>
        </w:rPr>
        <w:t xml:space="preserve"> </w:t>
      </w:r>
      <w:r w:rsidRPr="007370DC">
        <w:rPr>
          <w:i/>
        </w:rPr>
        <w:t>Rep.</w:t>
      </w:r>
      <w:r w:rsidR="007370DC">
        <w:t xml:space="preserve"> </w:t>
      </w:r>
      <w:r w:rsidRPr="007370DC">
        <w:rPr>
          <w:b/>
        </w:rPr>
        <w:t>6</w:t>
      </w:r>
      <w:r w:rsidR="007370DC">
        <w:t xml:space="preserve"> </w:t>
      </w:r>
      <w:r w:rsidRPr="007370DC">
        <w:t>24498,</w:t>
      </w:r>
      <w:r w:rsidR="007370DC">
        <w:t xml:space="preserve"> </w:t>
      </w:r>
      <w:r w:rsidRPr="007370DC">
        <w:t>doi:10.1038/srep24498,</w:t>
      </w:r>
      <w:r w:rsidR="007370DC">
        <w:t xml:space="preserve"> </w:t>
      </w:r>
      <w:r w:rsidRPr="007370DC">
        <w:t>(2016).</w:t>
      </w:r>
    </w:p>
    <w:p w14:paraId="46A7FD9E" w14:textId="6C4CFB9D" w:rsidR="00421C2B" w:rsidRPr="007370DC" w:rsidRDefault="007C1CE4" w:rsidP="007370DC">
      <w:pPr>
        <w:pStyle w:val="EndNoteBibliography"/>
        <w:contextualSpacing/>
      </w:pPr>
      <w:r w:rsidRPr="007370DC">
        <w:t>12</w:t>
      </w:r>
      <w:r w:rsidRPr="007370DC">
        <w:tab/>
        <w:t>Castedo,</w:t>
      </w:r>
      <w:r w:rsidR="007370DC">
        <w:t xml:space="preserve"> </w:t>
      </w:r>
      <w:r w:rsidRPr="007370DC">
        <w:t>E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Influence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on</w:t>
      </w:r>
      <w:r w:rsidR="007370DC">
        <w:t xml:space="preserve"> </w:t>
      </w:r>
      <w:r w:rsidRPr="007370DC">
        <w:t>right</w:t>
      </w:r>
      <w:r w:rsidR="007370DC">
        <w:t xml:space="preserve"> </w:t>
      </w:r>
      <w:r w:rsidRPr="007370DC">
        <w:t>atrial</w:t>
      </w:r>
      <w:r w:rsidR="007370DC">
        <w:t xml:space="preserve"> </w:t>
      </w:r>
      <w:r w:rsidRPr="007370DC">
        <w:t>cardiomyocyte</w:t>
      </w:r>
      <w:r w:rsidR="007370DC">
        <w:t xml:space="preserve"> </w:t>
      </w:r>
      <w:r w:rsidRPr="007370DC">
        <w:t>apoptosis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patients</w:t>
      </w:r>
      <w:r w:rsidR="007370DC">
        <w:t xml:space="preserve"> </w:t>
      </w:r>
      <w:r w:rsidRPr="007370DC">
        <w:t>undergoing</w:t>
      </w:r>
      <w:r w:rsidR="007370DC">
        <w:t xml:space="preserve"> </w:t>
      </w:r>
      <w:r w:rsidRPr="007370DC">
        <w:t>aortic</w:t>
      </w:r>
      <w:r w:rsidR="007370DC">
        <w:t xml:space="preserve"> </w:t>
      </w:r>
      <w:r w:rsidRPr="007370DC">
        <w:t>valve</w:t>
      </w:r>
      <w:r w:rsidR="007370DC">
        <w:t xml:space="preserve"> </w:t>
      </w:r>
      <w:r w:rsidRPr="007370DC">
        <w:t>replacement.</w:t>
      </w:r>
      <w:r w:rsidR="007370DC"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Cardiothoracic</w:t>
      </w:r>
      <w:r w:rsidR="007370DC">
        <w:rPr>
          <w:i/>
        </w:rPr>
        <w:t xml:space="preserve"> </w:t>
      </w:r>
      <w:r w:rsidRPr="007370DC">
        <w:rPr>
          <w:i/>
        </w:rPr>
        <w:t>Surgery.</w:t>
      </w:r>
      <w:r w:rsidR="007370DC">
        <w:t xml:space="preserve"> </w:t>
      </w:r>
      <w:r w:rsidRPr="007370DC">
        <w:rPr>
          <w:b/>
        </w:rPr>
        <w:t>2</w:t>
      </w:r>
      <w:r w:rsidR="007370DC">
        <w:t xml:space="preserve"> </w:t>
      </w:r>
      <w:r w:rsidRPr="007370DC">
        <w:t>7,</w:t>
      </w:r>
      <w:r w:rsidR="007370DC">
        <w:t xml:space="preserve"> </w:t>
      </w:r>
      <w:r w:rsidRPr="007370DC">
        <w:t>doi:10.1186/1749-8090-2-7,</w:t>
      </w:r>
      <w:r w:rsidR="007370DC">
        <w:t xml:space="preserve"> </w:t>
      </w:r>
      <w:r w:rsidRPr="007370DC">
        <w:t>(2007).</w:t>
      </w:r>
    </w:p>
    <w:p w14:paraId="35B9793B" w14:textId="061F542B" w:rsidR="00421C2B" w:rsidRPr="007370DC" w:rsidRDefault="007C1CE4" w:rsidP="007370DC">
      <w:pPr>
        <w:pStyle w:val="EndNoteBibliography"/>
        <w:contextualSpacing/>
      </w:pPr>
      <w:r w:rsidRPr="007370DC">
        <w:t>13</w:t>
      </w:r>
      <w:r w:rsidRPr="007370DC">
        <w:tab/>
        <w:t>Krech,</w:t>
      </w:r>
      <w:r w:rsidR="007370DC">
        <w:t xml:space="preserve"> </w:t>
      </w:r>
      <w:r w:rsidRPr="007370DC">
        <w:t>J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Moderate</w:t>
      </w:r>
      <w:r w:rsidR="007370DC">
        <w:t xml:space="preserve"> </w:t>
      </w:r>
      <w:r w:rsidRPr="007370DC">
        <w:t>therapeutic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induces</w:t>
      </w:r>
      <w:r w:rsidR="007370DC">
        <w:t xml:space="preserve"> </w:t>
      </w:r>
      <w:r w:rsidRPr="007370DC">
        <w:t>multimodal</w:t>
      </w:r>
      <w:r w:rsidR="007370DC">
        <w:t xml:space="preserve"> </w:t>
      </w:r>
      <w:r w:rsidRPr="007370DC">
        <w:t>protective</w:t>
      </w:r>
      <w:r w:rsidR="007370DC">
        <w:t xml:space="preserve"> </w:t>
      </w:r>
      <w:r w:rsidRPr="007370DC">
        <w:t>effects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oxygen-glucose</w:t>
      </w:r>
      <w:r w:rsidR="007370DC">
        <w:t xml:space="preserve"> </w:t>
      </w:r>
      <w:r w:rsidRPr="007370DC">
        <w:t>deprivation/reperfusion</w:t>
      </w:r>
      <w:r w:rsidR="007370DC">
        <w:t xml:space="preserve"> </w:t>
      </w:r>
      <w:r w:rsidRPr="007370DC">
        <w:t>injured</w:t>
      </w:r>
      <w:r w:rsidR="007370DC">
        <w:t xml:space="preserve"> </w:t>
      </w:r>
      <w:r w:rsidRPr="007370DC">
        <w:t>cardiomyocytes.</w:t>
      </w:r>
      <w:r w:rsidR="007370DC">
        <w:t xml:space="preserve"> </w:t>
      </w:r>
      <w:r w:rsidRPr="007370DC">
        <w:rPr>
          <w:i/>
        </w:rPr>
        <w:t>Mitochondrion.</w:t>
      </w:r>
      <w:r w:rsidR="007370DC">
        <w:t xml:space="preserve"> </w:t>
      </w:r>
      <w:r w:rsidRPr="007370DC">
        <w:rPr>
          <w:b/>
        </w:rPr>
        <w:t>35</w:t>
      </w:r>
      <w:r w:rsidR="007370DC">
        <w:t xml:space="preserve"> </w:t>
      </w:r>
      <w:r w:rsidRPr="007370DC">
        <w:t>1-10,</w:t>
      </w:r>
      <w:r w:rsidR="007370DC">
        <w:t xml:space="preserve"> </w:t>
      </w:r>
      <w:r w:rsidRPr="007370DC">
        <w:t>doi:10.1016/j.mito.2017.04.001,</w:t>
      </w:r>
      <w:r w:rsidR="007370DC">
        <w:t xml:space="preserve"> </w:t>
      </w:r>
      <w:r w:rsidRPr="007370DC">
        <w:t>(2017).</w:t>
      </w:r>
    </w:p>
    <w:p w14:paraId="276C9651" w14:textId="66563C46" w:rsidR="00421C2B" w:rsidRPr="007370DC" w:rsidRDefault="007C1CE4" w:rsidP="007370DC">
      <w:pPr>
        <w:pStyle w:val="EndNoteBibliography"/>
        <w:contextualSpacing/>
      </w:pPr>
      <w:r w:rsidRPr="007370DC">
        <w:t>14</w:t>
      </w:r>
      <w:r w:rsidRPr="007370DC">
        <w:tab/>
        <w:t>Cooper,</w:t>
      </w:r>
      <w:r w:rsidR="007370DC">
        <w:t xml:space="preserve"> </w:t>
      </w:r>
      <w:r w:rsidRPr="007370DC">
        <w:t>W.</w:t>
      </w:r>
      <w:r w:rsidR="007370DC">
        <w:t xml:space="preserve"> </w:t>
      </w:r>
      <w:r w:rsidRPr="007370DC">
        <w:t>A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Hypothermic</w:t>
      </w:r>
      <w:r w:rsidR="007370DC">
        <w:t xml:space="preserve"> </w:t>
      </w:r>
      <w:r w:rsidRPr="007370DC">
        <w:t>circulatory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causes</w:t>
      </w:r>
      <w:r w:rsidR="007370DC">
        <w:t xml:space="preserve"> </w:t>
      </w:r>
      <w:r w:rsidRPr="007370DC">
        <w:t>multisystem</w:t>
      </w:r>
      <w:r w:rsidR="007370DC">
        <w:t xml:space="preserve"> </w:t>
      </w:r>
      <w:r w:rsidRPr="007370DC">
        <w:t>vascular</w:t>
      </w:r>
      <w:r w:rsidR="007370DC">
        <w:t xml:space="preserve"> </w:t>
      </w:r>
      <w:r w:rsidRPr="007370DC">
        <w:t>endothelial</w:t>
      </w:r>
      <w:r w:rsidR="007370DC">
        <w:t xml:space="preserve"> </w:t>
      </w:r>
      <w:r w:rsidRPr="007370DC">
        <w:t>dysfunction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apoptosis.</w:t>
      </w:r>
      <w:r w:rsidR="007370DC">
        <w:t xml:space="preserve"> </w:t>
      </w:r>
      <w:r w:rsidRPr="007370DC">
        <w:rPr>
          <w:i/>
        </w:rPr>
        <w:t>ANNALS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THORACIC</w:t>
      </w:r>
      <w:r w:rsidR="007370DC">
        <w:rPr>
          <w:i/>
        </w:rPr>
        <w:t xml:space="preserve"> </w:t>
      </w:r>
      <w:r w:rsidRPr="007370DC">
        <w:rPr>
          <w:i/>
        </w:rPr>
        <w:t>SURGERY.</w:t>
      </w:r>
      <w:r w:rsidR="007370DC">
        <w:t xml:space="preserve"> </w:t>
      </w:r>
      <w:r w:rsidRPr="007370DC">
        <w:rPr>
          <w:b/>
        </w:rPr>
        <w:t>69</w:t>
      </w:r>
      <w:r w:rsidR="007370DC">
        <w:t xml:space="preserve"> </w:t>
      </w:r>
      <w:r w:rsidRPr="007370DC">
        <w:t>(3),</w:t>
      </w:r>
      <w:r w:rsidR="007370DC">
        <w:t xml:space="preserve"> </w:t>
      </w:r>
      <w:r w:rsidRPr="007370DC">
        <w:t>696-702;</w:t>
      </w:r>
      <w:r w:rsidR="007370DC">
        <w:t xml:space="preserve"> </w:t>
      </w:r>
      <w:r w:rsidRPr="007370DC">
        <w:t>discussion</w:t>
      </w:r>
      <w:r w:rsidR="007370DC">
        <w:t xml:space="preserve"> </w:t>
      </w:r>
      <w:r w:rsidRPr="007370DC">
        <w:t>703,</w:t>
      </w:r>
      <w:r w:rsidR="007370DC">
        <w:t xml:space="preserve"> </w:t>
      </w:r>
      <w:r w:rsidRPr="007370DC">
        <w:t>doi:10.1016/s0003-4975(99)01524-6,</w:t>
      </w:r>
      <w:r w:rsidR="007370DC">
        <w:t xml:space="preserve"> </w:t>
      </w:r>
      <w:r w:rsidRPr="007370DC">
        <w:t>(2000).</w:t>
      </w:r>
    </w:p>
    <w:p w14:paraId="0BCF58A7" w14:textId="363FA8E8" w:rsidR="00421C2B" w:rsidRPr="007370DC" w:rsidRDefault="007C1CE4" w:rsidP="007370DC">
      <w:pPr>
        <w:pStyle w:val="EndNoteBibliography"/>
        <w:contextualSpacing/>
      </w:pPr>
      <w:r w:rsidRPr="007370DC">
        <w:t>15</w:t>
      </w:r>
      <w:r w:rsidRPr="007370DC">
        <w:tab/>
        <w:t>Kajimoto,</w:t>
      </w:r>
      <w:r w:rsidR="007370DC">
        <w:t xml:space="preserve"> </w:t>
      </w:r>
      <w:r w:rsidRPr="007370DC">
        <w:t>M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Selective</w:t>
      </w:r>
      <w:r w:rsidR="007370DC">
        <w:t xml:space="preserve"> </w:t>
      </w:r>
      <w:r w:rsidRPr="007370DC">
        <w:t>cerebral</w:t>
      </w:r>
      <w:r w:rsidR="007370DC">
        <w:t xml:space="preserve"> </w:t>
      </w:r>
      <w:r w:rsidRPr="007370DC">
        <w:t>perfusion</w:t>
      </w:r>
      <w:r w:rsidR="007370DC">
        <w:t xml:space="preserve"> </w:t>
      </w:r>
      <w:r w:rsidRPr="007370DC">
        <w:t>prevents</w:t>
      </w:r>
      <w:r w:rsidR="007370DC">
        <w:t xml:space="preserve"> </w:t>
      </w:r>
      <w:r w:rsidRPr="007370DC">
        <w:t>abnormalities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glutamate</w:t>
      </w:r>
      <w:r w:rsidR="007370DC">
        <w:t xml:space="preserve"> </w:t>
      </w:r>
      <w:r w:rsidRPr="007370DC">
        <w:t>cycling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neuronal</w:t>
      </w:r>
      <w:r w:rsidR="007370DC">
        <w:t xml:space="preserve"> </w:t>
      </w:r>
      <w:r w:rsidRPr="007370DC">
        <w:t>apoptosis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a</w:t>
      </w:r>
      <w:r w:rsidR="007370DC">
        <w:t xml:space="preserve"> </w:t>
      </w:r>
      <w:r w:rsidRPr="007370DC">
        <w:t>model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infant</w:t>
      </w:r>
      <w:r w:rsidR="007370DC">
        <w:t xml:space="preserve"> </w:t>
      </w:r>
      <w:r w:rsidRPr="007370DC">
        <w:t>deep</w:t>
      </w:r>
      <w:r w:rsidR="007370DC">
        <w:t xml:space="preserve"> </w:t>
      </w:r>
      <w:r w:rsidRPr="007370DC">
        <w:t>hypothermic</w:t>
      </w:r>
      <w:r w:rsidR="007370DC">
        <w:t xml:space="preserve"> </w:t>
      </w:r>
      <w:r w:rsidRPr="007370DC">
        <w:t>circulatory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reperfusion.</w:t>
      </w:r>
      <w:r w:rsidR="007370DC"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CEREBRAL</w:t>
      </w:r>
      <w:r w:rsidR="007370DC">
        <w:rPr>
          <w:i/>
        </w:rPr>
        <w:t xml:space="preserve"> </w:t>
      </w:r>
      <w:r w:rsidRPr="007370DC">
        <w:rPr>
          <w:i/>
        </w:rPr>
        <w:t>BLOOD</w:t>
      </w:r>
      <w:r w:rsidR="007370DC">
        <w:rPr>
          <w:i/>
        </w:rPr>
        <w:t xml:space="preserve"> </w:t>
      </w:r>
      <w:r w:rsidRPr="007370DC">
        <w:rPr>
          <w:i/>
        </w:rPr>
        <w:t>FLOW</w:t>
      </w:r>
      <w:r w:rsidR="007370DC">
        <w:rPr>
          <w:i/>
        </w:rPr>
        <w:t xml:space="preserve"> </w:t>
      </w:r>
      <w:r w:rsidRPr="007370DC">
        <w:rPr>
          <w:i/>
        </w:rPr>
        <w:t>AND</w:t>
      </w:r>
      <w:r w:rsidR="007370DC">
        <w:rPr>
          <w:i/>
        </w:rPr>
        <w:t xml:space="preserve"> </w:t>
      </w:r>
      <w:r w:rsidRPr="007370DC">
        <w:rPr>
          <w:i/>
        </w:rPr>
        <w:t>METABOLISM.</w:t>
      </w:r>
      <w:r w:rsidR="007370DC">
        <w:t xml:space="preserve"> </w:t>
      </w:r>
      <w:r w:rsidRPr="007370DC">
        <w:rPr>
          <w:b/>
        </w:rPr>
        <w:t>36</w:t>
      </w:r>
      <w:r w:rsidR="007370DC">
        <w:t xml:space="preserve"> </w:t>
      </w:r>
      <w:r w:rsidRPr="007370DC">
        <w:t>(11),</w:t>
      </w:r>
      <w:r w:rsidR="007370DC">
        <w:t xml:space="preserve"> </w:t>
      </w:r>
      <w:r w:rsidRPr="007370DC">
        <w:t>1992-2004,</w:t>
      </w:r>
      <w:r w:rsidR="007370DC">
        <w:t xml:space="preserve"> </w:t>
      </w:r>
      <w:r w:rsidRPr="007370DC">
        <w:t>doi:10.1177/0271678X16666846,</w:t>
      </w:r>
      <w:r w:rsidR="007370DC">
        <w:t xml:space="preserve"> </w:t>
      </w:r>
      <w:r w:rsidRPr="007370DC">
        <w:t>(2016).</w:t>
      </w:r>
    </w:p>
    <w:p w14:paraId="2C88AD20" w14:textId="789EA9EB" w:rsidR="00421C2B" w:rsidRPr="007370DC" w:rsidRDefault="007C1CE4" w:rsidP="007370DC">
      <w:pPr>
        <w:pStyle w:val="EndNoteBibliography"/>
        <w:contextualSpacing/>
      </w:pPr>
      <w:r w:rsidRPr="007370DC">
        <w:t>16</w:t>
      </w:r>
      <w:r w:rsidRPr="007370DC">
        <w:tab/>
        <w:t>Liu,</w:t>
      </w:r>
      <w:r w:rsidR="007370DC">
        <w:t xml:space="preserve"> </w:t>
      </w:r>
      <w:r w:rsidRPr="007370DC">
        <w:t>Y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Deep</w:t>
      </w:r>
      <w:r w:rsidR="007370DC">
        <w:t xml:space="preserve"> </w:t>
      </w:r>
      <w:r w:rsidRPr="007370DC">
        <w:t>Hypothermic</w:t>
      </w:r>
      <w:r w:rsidR="007370DC">
        <w:t xml:space="preserve"> </w:t>
      </w:r>
      <w:r w:rsidRPr="007370DC">
        <w:t>Circulatory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Does</w:t>
      </w:r>
      <w:r w:rsidR="007370DC">
        <w:t xml:space="preserve"> </w:t>
      </w:r>
      <w:r w:rsidRPr="007370DC">
        <w:t>Not</w:t>
      </w:r>
      <w:r w:rsidR="007370DC">
        <w:t xml:space="preserve"> </w:t>
      </w:r>
      <w:r w:rsidRPr="007370DC">
        <w:t>Show</w:t>
      </w:r>
      <w:r w:rsidR="007370DC">
        <w:t xml:space="preserve"> </w:t>
      </w:r>
      <w:r w:rsidRPr="007370DC">
        <w:t>Better</w:t>
      </w:r>
      <w:r w:rsidR="007370DC">
        <w:t xml:space="preserve"> </w:t>
      </w:r>
      <w:r w:rsidRPr="007370DC">
        <w:t>Protection</w:t>
      </w:r>
      <w:r w:rsidR="007370DC">
        <w:t xml:space="preserve"> </w:t>
      </w:r>
      <w:r w:rsidRPr="007370DC">
        <w:t>for</w:t>
      </w:r>
      <w:r w:rsidR="007370DC">
        <w:t xml:space="preserve"> </w:t>
      </w:r>
      <w:r w:rsidRPr="007370DC">
        <w:t>Vital</w:t>
      </w:r>
      <w:r w:rsidR="007370DC">
        <w:t xml:space="preserve"> </w:t>
      </w:r>
      <w:r w:rsidRPr="007370DC">
        <w:t>Organs</w:t>
      </w:r>
      <w:r w:rsidR="007370DC">
        <w:t xml:space="preserve"> </w:t>
      </w:r>
      <w:r w:rsidRPr="007370DC">
        <w:t>Compared</w:t>
      </w:r>
      <w:r w:rsidR="007370DC">
        <w:t xml:space="preserve"> </w:t>
      </w:r>
      <w:r w:rsidRPr="007370DC">
        <w:t>with</w:t>
      </w:r>
      <w:r w:rsidR="007370DC">
        <w:t xml:space="preserve"> </w:t>
      </w:r>
      <w:r w:rsidRPr="007370DC">
        <w:t>Moderate</w:t>
      </w:r>
      <w:r w:rsidR="007370DC">
        <w:t xml:space="preserve"> </w:t>
      </w:r>
      <w:r w:rsidRPr="007370DC">
        <w:t>Hypothermic</w:t>
      </w:r>
      <w:r w:rsidR="007370DC">
        <w:t xml:space="preserve"> </w:t>
      </w:r>
      <w:r w:rsidRPr="007370DC">
        <w:t>Circulatory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Pig</w:t>
      </w:r>
      <w:r w:rsidR="007370DC">
        <w:t xml:space="preserve"> </w:t>
      </w:r>
      <w:r w:rsidRPr="007370DC">
        <w:t>Model.</w:t>
      </w:r>
      <w:r w:rsidR="007370DC">
        <w:t xml:space="preserve"> </w:t>
      </w:r>
      <w:r w:rsidRPr="007370DC">
        <w:rPr>
          <w:i/>
        </w:rPr>
        <w:t>Biomed</w:t>
      </w:r>
      <w:r w:rsidR="007370DC">
        <w:rPr>
          <w:i/>
        </w:rPr>
        <w:t xml:space="preserve"> </w:t>
      </w:r>
      <w:r w:rsidRPr="007370DC">
        <w:rPr>
          <w:i/>
        </w:rPr>
        <w:t>Research</w:t>
      </w:r>
      <w:r w:rsidR="007370DC">
        <w:rPr>
          <w:i/>
        </w:rPr>
        <w:t xml:space="preserve"> </w:t>
      </w:r>
      <w:r w:rsidRPr="007370DC">
        <w:rPr>
          <w:i/>
        </w:rPr>
        <w:t>International.</w:t>
      </w:r>
      <w:r w:rsidR="007370DC">
        <w:t xml:space="preserve"> </w:t>
      </w:r>
      <w:r w:rsidRPr="007370DC">
        <w:rPr>
          <w:b/>
        </w:rPr>
        <w:t>2019</w:t>
      </w:r>
      <w:r w:rsidR="007370DC">
        <w:t xml:space="preserve"> </w:t>
      </w:r>
      <w:r w:rsidRPr="007370DC">
        <w:t>1420216,</w:t>
      </w:r>
      <w:r w:rsidR="007370DC">
        <w:t xml:space="preserve"> </w:t>
      </w:r>
      <w:r w:rsidRPr="007370DC">
        <w:t>doi:10.1155/2019/1420216,</w:t>
      </w:r>
      <w:r w:rsidR="007370DC">
        <w:t xml:space="preserve"> </w:t>
      </w:r>
      <w:r w:rsidRPr="007370DC">
        <w:t>(2019).</w:t>
      </w:r>
    </w:p>
    <w:p w14:paraId="12666FC8" w14:textId="107F184B" w:rsidR="00421C2B" w:rsidRPr="007370DC" w:rsidRDefault="007C1CE4" w:rsidP="007370DC">
      <w:pPr>
        <w:pStyle w:val="EndNoteBibliography"/>
        <w:contextualSpacing/>
      </w:pPr>
      <w:r w:rsidRPr="007370DC">
        <w:t>17</w:t>
      </w:r>
      <w:r w:rsidRPr="007370DC">
        <w:tab/>
        <w:t>Davidson,</w:t>
      </w:r>
      <w:r w:rsidR="007370DC">
        <w:t xml:space="preserve"> </w:t>
      </w:r>
      <w:r w:rsidRPr="007370DC">
        <w:t>M.</w:t>
      </w:r>
      <w:r w:rsidR="007370DC">
        <w:t xml:space="preserve"> </w:t>
      </w:r>
      <w:r w:rsidRPr="007370DC">
        <w:t>M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Novel</w:t>
      </w:r>
      <w:r w:rsidR="007370DC">
        <w:t xml:space="preserve"> </w:t>
      </w:r>
      <w:r w:rsidRPr="007370DC">
        <w:t>cell</w:t>
      </w:r>
      <w:r w:rsidR="007370DC">
        <w:t xml:space="preserve"> </w:t>
      </w:r>
      <w:r w:rsidRPr="007370DC">
        <w:t>lines</w:t>
      </w:r>
      <w:r w:rsidR="007370DC">
        <w:t xml:space="preserve"> </w:t>
      </w:r>
      <w:r w:rsidRPr="007370DC">
        <w:t>derived</w:t>
      </w:r>
      <w:r w:rsidR="007370DC">
        <w:t xml:space="preserve"> </w:t>
      </w:r>
      <w:r w:rsidRPr="007370DC">
        <w:t>from</w:t>
      </w:r>
      <w:r w:rsidR="007370DC">
        <w:t xml:space="preserve"> </w:t>
      </w:r>
      <w:r w:rsidRPr="007370DC">
        <w:t>adult</w:t>
      </w:r>
      <w:r w:rsidR="007370DC">
        <w:t xml:space="preserve"> </w:t>
      </w:r>
      <w:r w:rsidRPr="007370DC">
        <w:t>human</w:t>
      </w:r>
      <w:r w:rsidR="007370DC">
        <w:t xml:space="preserve"> </w:t>
      </w:r>
      <w:r w:rsidRPr="007370DC">
        <w:t>ventricular</w:t>
      </w:r>
      <w:r w:rsidR="007370DC">
        <w:t xml:space="preserve"> </w:t>
      </w:r>
      <w:r w:rsidRPr="007370DC">
        <w:t>cardiomyocytes.</w:t>
      </w:r>
      <w:r w:rsidR="007370DC"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MOLECULAR</w:t>
      </w:r>
      <w:r w:rsidR="007370DC">
        <w:rPr>
          <w:i/>
        </w:rPr>
        <w:t xml:space="preserve"> </w:t>
      </w:r>
      <w:r w:rsidRPr="007370DC">
        <w:rPr>
          <w:i/>
        </w:rPr>
        <w:t>AND</w:t>
      </w:r>
      <w:r w:rsidR="007370DC">
        <w:rPr>
          <w:i/>
        </w:rPr>
        <w:t xml:space="preserve"> </w:t>
      </w:r>
      <w:r w:rsidRPr="007370DC">
        <w:rPr>
          <w:i/>
        </w:rPr>
        <w:t>CELLULAR</w:t>
      </w:r>
      <w:r w:rsidR="007370DC">
        <w:rPr>
          <w:i/>
        </w:rPr>
        <w:t xml:space="preserve"> </w:t>
      </w:r>
      <w:r w:rsidRPr="007370DC">
        <w:rPr>
          <w:i/>
        </w:rPr>
        <w:t>CARDIOLOGY.</w:t>
      </w:r>
      <w:r w:rsidR="007370DC">
        <w:t xml:space="preserve"> </w:t>
      </w:r>
      <w:r w:rsidRPr="007370DC">
        <w:rPr>
          <w:b/>
        </w:rPr>
        <w:t>39</w:t>
      </w:r>
      <w:r w:rsidR="007370DC">
        <w:t xml:space="preserve"> </w:t>
      </w:r>
      <w:r w:rsidRPr="007370DC">
        <w:t>(1),</w:t>
      </w:r>
      <w:r w:rsidR="007370DC">
        <w:t xml:space="preserve"> </w:t>
      </w:r>
      <w:r w:rsidRPr="007370DC">
        <w:t>133-147,</w:t>
      </w:r>
      <w:r w:rsidR="007370DC">
        <w:t xml:space="preserve"> </w:t>
      </w:r>
      <w:r w:rsidRPr="007370DC">
        <w:lastRenderedPageBreak/>
        <w:t>doi:10.1016/j.yjmcc.2005.03.003,</w:t>
      </w:r>
      <w:r w:rsidR="007370DC">
        <w:t xml:space="preserve"> </w:t>
      </w:r>
      <w:r w:rsidRPr="007370DC">
        <w:t>(2005).</w:t>
      </w:r>
    </w:p>
    <w:p w14:paraId="7EDB063F" w14:textId="4762EEB7" w:rsidR="00421C2B" w:rsidRPr="007370DC" w:rsidRDefault="007C1CE4" w:rsidP="007370DC">
      <w:pPr>
        <w:pStyle w:val="EndNoteBibliography"/>
        <w:contextualSpacing/>
      </w:pPr>
      <w:r w:rsidRPr="007370DC">
        <w:t>18</w:t>
      </w:r>
      <w:r w:rsidRPr="007370DC">
        <w:tab/>
        <w:t>Khan,</w:t>
      </w:r>
      <w:r w:rsidR="007370DC">
        <w:t xml:space="preserve"> </w:t>
      </w:r>
      <w:r w:rsidRPr="007370DC">
        <w:t>K.,</w:t>
      </w:r>
      <w:r w:rsidR="007370DC">
        <w:t xml:space="preserve"> </w:t>
      </w:r>
      <w:r w:rsidRPr="007370DC">
        <w:t>Makhoul,</w:t>
      </w:r>
      <w:r w:rsidR="007370DC">
        <w:t xml:space="preserve"> </w:t>
      </w:r>
      <w:r w:rsidRPr="007370DC">
        <w:t>G.,</w:t>
      </w:r>
      <w:r w:rsidR="007370DC">
        <w:t xml:space="preserve"> </w:t>
      </w:r>
      <w:r w:rsidRPr="007370DC">
        <w:t>Yu,</w:t>
      </w:r>
      <w:r w:rsidR="007370DC">
        <w:t xml:space="preserve"> </w:t>
      </w:r>
      <w:r w:rsidRPr="007370DC">
        <w:t>B.,</w:t>
      </w:r>
      <w:r w:rsidR="007370DC">
        <w:t xml:space="preserve"> </w:t>
      </w:r>
      <w:r w:rsidRPr="007370DC">
        <w:t>Schwertani,</w:t>
      </w:r>
      <w:r w:rsidR="007370DC">
        <w:t xml:space="preserve"> </w:t>
      </w:r>
      <w:r w:rsidRPr="007370DC">
        <w:t>A.</w:t>
      </w:r>
      <w:r w:rsidR="007370DC">
        <w:t xml:space="preserve"> </w:t>
      </w:r>
      <w:r w:rsidRPr="007370DC">
        <w:t>&amp;</w:t>
      </w:r>
      <w:r w:rsidR="007370DC">
        <w:t xml:space="preserve"> </w:t>
      </w:r>
      <w:r w:rsidRPr="007370DC">
        <w:t>Cecere,</w:t>
      </w:r>
      <w:r w:rsidR="007370DC">
        <w:t xml:space="preserve"> </w:t>
      </w:r>
      <w:r w:rsidRPr="007370DC">
        <w:t>R.</w:t>
      </w:r>
      <w:r w:rsidR="007370DC">
        <w:t xml:space="preserve"> </w:t>
      </w:r>
      <w:r w:rsidRPr="007370DC">
        <w:t>The</w:t>
      </w:r>
      <w:r w:rsidR="007370DC">
        <w:t xml:space="preserve"> </w:t>
      </w:r>
      <w:r w:rsidRPr="007370DC">
        <w:t>cytoprotective</w:t>
      </w:r>
      <w:r w:rsidR="007370DC">
        <w:t xml:space="preserve"> </w:t>
      </w:r>
      <w:r w:rsidRPr="007370DC">
        <w:t>impact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yes-associated</w:t>
      </w:r>
      <w:r w:rsidR="007370DC">
        <w:t xml:space="preserve"> </w:t>
      </w:r>
      <w:r w:rsidRPr="007370DC">
        <w:t>protein</w:t>
      </w:r>
      <w:r w:rsidR="007370DC">
        <w:t xml:space="preserve"> </w:t>
      </w:r>
      <w:r w:rsidRPr="007370DC">
        <w:t>1</w:t>
      </w:r>
      <w:r w:rsidR="007370DC">
        <w:t xml:space="preserve"> </w:t>
      </w:r>
      <w:r w:rsidRPr="007370DC">
        <w:t>after</w:t>
      </w:r>
      <w:r w:rsidR="007370DC">
        <w:t xml:space="preserve"> </w:t>
      </w:r>
      <w:r w:rsidRPr="007370DC">
        <w:t>ischemia-reperfusion</w:t>
      </w:r>
      <w:r w:rsidR="007370DC">
        <w:t xml:space="preserve"> </w:t>
      </w:r>
      <w:r w:rsidRPr="007370DC">
        <w:t>injury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AC16</w:t>
      </w:r>
      <w:r w:rsidR="007370DC">
        <w:t xml:space="preserve"> </w:t>
      </w:r>
      <w:r w:rsidRPr="007370DC">
        <w:t>human</w:t>
      </w:r>
      <w:r w:rsidR="007370DC">
        <w:t xml:space="preserve"> </w:t>
      </w:r>
      <w:r w:rsidRPr="007370DC">
        <w:t>cardiomyocytes.</w:t>
      </w:r>
      <w:r w:rsidR="007370DC">
        <w:t xml:space="preserve"> </w:t>
      </w:r>
      <w:r w:rsidRPr="007370DC">
        <w:rPr>
          <w:i/>
        </w:rPr>
        <w:t>EXPERIMENTAL</w:t>
      </w:r>
      <w:r w:rsidR="007370DC">
        <w:rPr>
          <w:i/>
        </w:rPr>
        <w:t xml:space="preserve"> </w:t>
      </w:r>
      <w:r w:rsidRPr="007370DC">
        <w:rPr>
          <w:i/>
        </w:rPr>
        <w:t>BIOLOGY</w:t>
      </w:r>
      <w:r w:rsidR="007370DC">
        <w:rPr>
          <w:i/>
        </w:rPr>
        <w:t xml:space="preserve"> </w:t>
      </w:r>
      <w:r w:rsidRPr="007370DC">
        <w:rPr>
          <w:i/>
        </w:rPr>
        <w:t>AND</w:t>
      </w:r>
      <w:r w:rsidR="007370DC">
        <w:rPr>
          <w:i/>
        </w:rPr>
        <w:t xml:space="preserve"> </w:t>
      </w:r>
      <w:r w:rsidRPr="007370DC">
        <w:rPr>
          <w:i/>
        </w:rPr>
        <w:t>MEDICINE.</w:t>
      </w:r>
      <w:r w:rsidR="007370DC">
        <w:t xml:space="preserve"> </w:t>
      </w:r>
      <w:r w:rsidRPr="007370DC">
        <w:rPr>
          <w:b/>
        </w:rPr>
        <w:t>244</w:t>
      </w:r>
      <w:r w:rsidR="007370DC">
        <w:t xml:space="preserve"> </w:t>
      </w:r>
      <w:r w:rsidRPr="007370DC">
        <w:t>(10),</w:t>
      </w:r>
      <w:r w:rsidR="007370DC">
        <w:t xml:space="preserve"> </w:t>
      </w:r>
      <w:r w:rsidRPr="007370DC">
        <w:t>802-812,</w:t>
      </w:r>
      <w:r w:rsidR="007370DC">
        <w:t xml:space="preserve"> </w:t>
      </w:r>
      <w:r w:rsidRPr="007370DC">
        <w:t>doi:10.1177/1535370219851243,</w:t>
      </w:r>
      <w:r w:rsidR="007370DC">
        <w:t xml:space="preserve"> </w:t>
      </w:r>
      <w:r w:rsidRPr="007370DC">
        <w:t>(2019).</w:t>
      </w:r>
    </w:p>
    <w:p w14:paraId="338BA0BD" w14:textId="31640E39" w:rsidR="00421C2B" w:rsidRPr="007370DC" w:rsidRDefault="007C1CE4" w:rsidP="007370DC">
      <w:pPr>
        <w:pStyle w:val="EndNoteBibliography"/>
        <w:contextualSpacing/>
      </w:pPr>
      <w:r w:rsidRPr="007370DC">
        <w:t>19</w:t>
      </w:r>
      <w:r w:rsidRPr="007370DC">
        <w:tab/>
        <w:t>Pan,</w:t>
      </w:r>
      <w:r w:rsidR="007370DC">
        <w:t xml:space="preserve"> </w:t>
      </w:r>
      <w:r w:rsidRPr="007370DC">
        <w:t>J.</w:t>
      </w:r>
      <w:r w:rsidR="007370DC">
        <w:t xml:space="preserve"> </w:t>
      </w:r>
      <w:r w:rsidRPr="007370DC">
        <w:t>A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miR-146a</w:t>
      </w:r>
      <w:r w:rsidR="007370DC">
        <w:t xml:space="preserve"> </w:t>
      </w:r>
      <w:r w:rsidRPr="007370DC">
        <w:t>attenuates</w:t>
      </w:r>
      <w:r w:rsidR="007370DC">
        <w:t xml:space="preserve"> </w:t>
      </w:r>
      <w:r w:rsidRPr="007370DC">
        <w:t>apoptosis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modulates</w:t>
      </w:r>
      <w:r w:rsidR="007370DC">
        <w:t xml:space="preserve"> </w:t>
      </w:r>
      <w:r w:rsidRPr="007370DC">
        <w:t>autophagy</w:t>
      </w:r>
      <w:r w:rsidR="007370DC">
        <w:t xml:space="preserve"> </w:t>
      </w:r>
      <w:r w:rsidRPr="007370DC">
        <w:t>by</w:t>
      </w:r>
      <w:r w:rsidR="007370DC">
        <w:t xml:space="preserve"> </w:t>
      </w:r>
      <w:r w:rsidRPr="007370DC">
        <w:t>targeting</w:t>
      </w:r>
      <w:r w:rsidR="007370DC">
        <w:t xml:space="preserve"> </w:t>
      </w:r>
      <w:r w:rsidRPr="007370DC">
        <w:t>TAF9b/P53</w:t>
      </w:r>
      <w:r w:rsidR="007370DC">
        <w:t xml:space="preserve"> </w:t>
      </w:r>
      <w:r w:rsidRPr="007370DC">
        <w:t>pathway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doxorubicin-induced</w:t>
      </w:r>
      <w:r w:rsidR="007370DC">
        <w:t xml:space="preserve"> </w:t>
      </w:r>
      <w:r w:rsidRPr="007370DC">
        <w:t>cardiotoxicity.</w:t>
      </w:r>
      <w:r w:rsidR="007370DC">
        <w:t xml:space="preserve"> </w:t>
      </w:r>
      <w:r w:rsidRPr="007370DC">
        <w:rPr>
          <w:i/>
        </w:rPr>
        <w:t>Cell</w:t>
      </w:r>
      <w:r w:rsidR="007370DC">
        <w:rPr>
          <w:i/>
        </w:rPr>
        <w:t xml:space="preserve"> </w:t>
      </w:r>
      <w:r w:rsidRPr="007370DC">
        <w:rPr>
          <w:i/>
        </w:rPr>
        <w:t>Death</w:t>
      </w:r>
      <w:r w:rsidR="007370DC">
        <w:rPr>
          <w:i/>
        </w:rPr>
        <w:t xml:space="preserve"> </w:t>
      </w:r>
      <w:r w:rsidRPr="007370DC">
        <w:rPr>
          <w:i/>
        </w:rPr>
        <w:t>Discovery.</w:t>
      </w:r>
      <w:r w:rsidR="007370DC">
        <w:t xml:space="preserve"> </w:t>
      </w:r>
      <w:r w:rsidRPr="007370DC">
        <w:rPr>
          <w:b/>
        </w:rPr>
        <w:t>10</w:t>
      </w:r>
      <w:r w:rsidR="007370DC">
        <w:t xml:space="preserve"> </w:t>
      </w:r>
      <w:r w:rsidRPr="007370DC">
        <w:t>(9),</w:t>
      </w:r>
      <w:r w:rsidR="007370DC">
        <w:t xml:space="preserve"> </w:t>
      </w:r>
      <w:r w:rsidRPr="007370DC">
        <w:t>668,</w:t>
      </w:r>
      <w:r w:rsidR="007370DC">
        <w:t xml:space="preserve"> </w:t>
      </w:r>
      <w:r w:rsidRPr="007370DC">
        <w:t>doi:10.1038/s41419-019-1901-x,</w:t>
      </w:r>
      <w:r w:rsidR="007370DC">
        <w:t xml:space="preserve"> </w:t>
      </w:r>
      <w:r w:rsidRPr="007370DC">
        <w:t>(2019).</w:t>
      </w:r>
    </w:p>
    <w:p w14:paraId="0EA24443" w14:textId="375C1641" w:rsidR="00421C2B" w:rsidRPr="007370DC" w:rsidRDefault="007C1CE4" w:rsidP="007370DC">
      <w:pPr>
        <w:pStyle w:val="EndNoteBibliography"/>
        <w:contextualSpacing/>
      </w:pPr>
      <w:r w:rsidRPr="007370DC">
        <w:t>20</w:t>
      </w:r>
      <w:r w:rsidRPr="007370DC">
        <w:tab/>
        <w:t>Schmitt,</w:t>
      </w:r>
      <w:r w:rsidR="007370DC">
        <w:t xml:space="preserve"> </w:t>
      </w:r>
      <w:r w:rsidRPr="007370DC">
        <w:t>K.</w:t>
      </w:r>
      <w:r w:rsidR="007370DC">
        <w:t xml:space="preserve"> </w:t>
      </w:r>
      <w:r w:rsidRPr="007370DC">
        <w:t>R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S100B</w:t>
      </w:r>
      <w:r w:rsidR="007370DC">
        <w:t xml:space="preserve"> </w:t>
      </w:r>
      <w:r w:rsidRPr="007370DC">
        <w:t>modulates</w:t>
      </w:r>
      <w:r w:rsidR="007370DC">
        <w:t xml:space="preserve"> </w:t>
      </w:r>
      <w:r w:rsidRPr="007370DC">
        <w:t>IL-6</w:t>
      </w:r>
      <w:r w:rsidR="007370DC">
        <w:t xml:space="preserve"> </w:t>
      </w:r>
      <w:r w:rsidRPr="007370DC">
        <w:t>release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cytotoxicity</w:t>
      </w:r>
      <w:r w:rsidR="007370DC">
        <w:t xml:space="preserve"> </w:t>
      </w:r>
      <w:r w:rsidRPr="007370DC">
        <w:t>from</w:t>
      </w:r>
      <w:r w:rsidR="007370DC">
        <w:t xml:space="preserve"> </w:t>
      </w:r>
      <w:r w:rsidRPr="007370DC">
        <w:t>hypothermic</w:t>
      </w:r>
      <w:r w:rsidR="007370DC">
        <w:t xml:space="preserve"> </w:t>
      </w:r>
      <w:r w:rsidRPr="007370DC">
        <w:t>brain</w:t>
      </w:r>
      <w:r w:rsidR="007370DC">
        <w:t xml:space="preserve"> </w:t>
      </w:r>
      <w:r w:rsidRPr="007370DC">
        <w:t>cells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inhibits</w:t>
      </w:r>
      <w:r w:rsidR="007370DC">
        <w:t xml:space="preserve"> </w:t>
      </w:r>
      <w:r w:rsidRPr="007370DC">
        <w:t>hypothermia-induced</w:t>
      </w:r>
      <w:r w:rsidR="007370DC">
        <w:t xml:space="preserve"> </w:t>
      </w:r>
      <w:r w:rsidRPr="007370DC">
        <w:t>axonal</w:t>
      </w:r>
      <w:r w:rsidR="007370DC">
        <w:t xml:space="preserve"> </w:t>
      </w:r>
      <w:r w:rsidRPr="007370DC">
        <w:t>outgrowth.</w:t>
      </w:r>
      <w:r w:rsidR="007370DC">
        <w:t xml:space="preserve"> </w:t>
      </w:r>
      <w:r w:rsidRPr="007370DC">
        <w:rPr>
          <w:i/>
        </w:rPr>
        <w:t>NEUROSCIENCE</w:t>
      </w:r>
      <w:r w:rsidR="007370DC">
        <w:rPr>
          <w:i/>
        </w:rPr>
        <w:t xml:space="preserve"> </w:t>
      </w:r>
      <w:r w:rsidRPr="007370DC">
        <w:rPr>
          <w:i/>
        </w:rPr>
        <w:t>RESEARCH.</w:t>
      </w:r>
      <w:r w:rsidR="007370DC">
        <w:t xml:space="preserve"> </w:t>
      </w:r>
      <w:r w:rsidRPr="007370DC">
        <w:rPr>
          <w:b/>
        </w:rPr>
        <w:t>59</w:t>
      </w:r>
      <w:r w:rsidR="007370DC">
        <w:t xml:space="preserve"> </w:t>
      </w:r>
      <w:r w:rsidRPr="007370DC">
        <w:t>(1),</w:t>
      </w:r>
      <w:r w:rsidR="007370DC">
        <w:t xml:space="preserve"> </w:t>
      </w:r>
      <w:r w:rsidRPr="007370DC">
        <w:t>68-73,</w:t>
      </w:r>
      <w:r w:rsidR="007370DC">
        <w:t xml:space="preserve"> </w:t>
      </w:r>
      <w:r w:rsidRPr="007370DC">
        <w:t>doi:10.1016/j.neures.2007.05.011,</w:t>
      </w:r>
      <w:r w:rsidR="007370DC">
        <w:t xml:space="preserve"> </w:t>
      </w:r>
      <w:r w:rsidRPr="007370DC">
        <w:t>(2007).</w:t>
      </w:r>
    </w:p>
    <w:p w14:paraId="02216A67" w14:textId="2AEF0D50" w:rsidR="00421C2B" w:rsidRPr="007370DC" w:rsidRDefault="007C1CE4" w:rsidP="007370DC">
      <w:pPr>
        <w:pStyle w:val="EndNoteBibliography"/>
        <w:contextualSpacing/>
      </w:pPr>
      <w:r w:rsidRPr="007370DC">
        <w:t>21</w:t>
      </w:r>
      <w:r w:rsidRPr="007370DC">
        <w:tab/>
        <w:t>Tong,</w:t>
      </w:r>
      <w:r w:rsidR="007370DC">
        <w:t xml:space="preserve"> </w:t>
      </w:r>
      <w:r w:rsidRPr="007370DC">
        <w:t>G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Deep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therapy</w:t>
      </w:r>
      <w:r w:rsidR="007370DC">
        <w:t xml:space="preserve"> </w:t>
      </w:r>
      <w:r w:rsidRPr="007370DC">
        <w:t>attenuates</w:t>
      </w:r>
      <w:r w:rsidR="007370DC">
        <w:t xml:space="preserve"> </w:t>
      </w:r>
      <w:r w:rsidRPr="007370DC">
        <w:t>LPS-induced</w:t>
      </w:r>
      <w:r w:rsidR="007370DC">
        <w:t xml:space="preserve"> </w:t>
      </w:r>
      <w:r w:rsidRPr="007370DC">
        <w:t>microglia</w:t>
      </w:r>
      <w:r w:rsidR="007370DC">
        <w:t xml:space="preserve"> </w:t>
      </w:r>
      <w:r w:rsidRPr="007370DC">
        <w:t>neuroinflammation</w:t>
      </w:r>
      <w:r w:rsidR="007370DC">
        <w:t xml:space="preserve"> </w:t>
      </w:r>
      <w:r w:rsidRPr="007370DC">
        <w:t>via</w:t>
      </w:r>
      <w:r w:rsidR="007370DC">
        <w:t xml:space="preserve"> </w:t>
      </w:r>
      <w:r w:rsidRPr="007370DC">
        <w:t>the</w:t>
      </w:r>
      <w:r w:rsidR="007370DC">
        <w:t xml:space="preserve"> </w:t>
      </w:r>
      <w:r w:rsidRPr="007370DC">
        <w:t>STAT3</w:t>
      </w:r>
      <w:r w:rsidR="007370DC">
        <w:t xml:space="preserve"> </w:t>
      </w:r>
      <w:r w:rsidRPr="007370DC">
        <w:t>pathway.</w:t>
      </w:r>
      <w:r w:rsidR="007370DC">
        <w:t xml:space="preserve"> </w:t>
      </w:r>
      <w:r w:rsidRPr="007370DC">
        <w:rPr>
          <w:i/>
        </w:rPr>
        <w:t>Neuroscience.</w:t>
      </w:r>
      <w:r w:rsidR="007370DC">
        <w:t xml:space="preserve"> </w:t>
      </w:r>
      <w:r w:rsidRPr="007370DC">
        <w:rPr>
          <w:b/>
        </w:rPr>
        <w:t>358</w:t>
      </w:r>
      <w:r w:rsidR="007370DC">
        <w:t xml:space="preserve"> </w:t>
      </w:r>
      <w:r w:rsidRPr="007370DC">
        <w:t>201-210,</w:t>
      </w:r>
      <w:r w:rsidR="007370DC">
        <w:t xml:space="preserve"> </w:t>
      </w:r>
      <w:r w:rsidRPr="007370DC">
        <w:t>doi:10.1016/j.neuroscience.2017.06.055,</w:t>
      </w:r>
      <w:r w:rsidR="007370DC">
        <w:t xml:space="preserve"> </w:t>
      </w:r>
      <w:r w:rsidRPr="007370DC">
        <w:t>(2017).</w:t>
      </w:r>
    </w:p>
    <w:p w14:paraId="56FB9D66" w14:textId="06DEF2A1" w:rsidR="00421C2B" w:rsidRPr="007370DC" w:rsidRDefault="007C1CE4" w:rsidP="007370DC">
      <w:pPr>
        <w:pStyle w:val="EndNoteBibliography"/>
        <w:contextualSpacing/>
      </w:pPr>
      <w:r w:rsidRPr="007370DC">
        <w:t>22</w:t>
      </w:r>
      <w:r w:rsidRPr="007370DC">
        <w:tab/>
        <w:t>Yu,</w:t>
      </w:r>
      <w:r w:rsidR="007370DC">
        <w:t xml:space="preserve"> </w:t>
      </w:r>
      <w:r w:rsidRPr="007370DC">
        <w:t>Z.</w:t>
      </w:r>
      <w:r w:rsidR="007370DC">
        <w:t xml:space="preserve"> </w:t>
      </w:r>
      <w:r w:rsidRPr="007370DC">
        <w:t>P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Troxerutin</w:t>
      </w:r>
      <w:r w:rsidR="007370DC">
        <w:t xml:space="preserve"> </w:t>
      </w:r>
      <w:r w:rsidRPr="007370DC">
        <w:t>attenuates</w:t>
      </w:r>
      <w:r w:rsidR="007370DC">
        <w:t xml:space="preserve"> </w:t>
      </w:r>
      <w:r w:rsidRPr="007370DC">
        <w:t>oxygenglucose</w:t>
      </w:r>
      <w:r w:rsidR="007370DC">
        <w:t xml:space="preserve"> </w:t>
      </w:r>
      <w:r w:rsidRPr="007370DC">
        <w:t>deprivation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reoxygenationinduced</w:t>
      </w:r>
      <w:r w:rsidR="007370DC">
        <w:t xml:space="preserve"> </w:t>
      </w:r>
      <w:r w:rsidRPr="007370DC">
        <w:t>oxidative</w:t>
      </w:r>
      <w:r w:rsidR="007370DC">
        <w:t xml:space="preserve"> </w:t>
      </w:r>
      <w:r w:rsidRPr="007370DC">
        <w:t>stress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inflammation</w:t>
      </w:r>
      <w:r w:rsidR="007370DC">
        <w:t xml:space="preserve"> </w:t>
      </w:r>
      <w:r w:rsidRPr="007370DC">
        <w:t>by</w:t>
      </w:r>
      <w:r w:rsidR="007370DC">
        <w:t xml:space="preserve"> </w:t>
      </w:r>
      <w:r w:rsidRPr="007370DC">
        <w:t>enhancing</w:t>
      </w:r>
      <w:r w:rsidR="007370DC">
        <w:t xml:space="preserve"> </w:t>
      </w:r>
      <w:r w:rsidRPr="007370DC">
        <w:t>the</w:t>
      </w:r>
      <w:r w:rsidR="007370DC">
        <w:t xml:space="preserve"> </w:t>
      </w:r>
      <w:r w:rsidRPr="007370DC">
        <w:t>PI3K/AKT/HIF1alpha</w:t>
      </w:r>
      <w:r w:rsidR="007370DC">
        <w:t xml:space="preserve"> </w:t>
      </w:r>
      <w:r w:rsidRPr="007370DC">
        <w:t>signaling</w:t>
      </w:r>
      <w:r w:rsidR="007370DC">
        <w:t xml:space="preserve"> </w:t>
      </w:r>
      <w:r w:rsidRPr="007370DC">
        <w:t>pathway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H9C2</w:t>
      </w:r>
      <w:r w:rsidR="007370DC">
        <w:t xml:space="preserve"> </w:t>
      </w:r>
      <w:r w:rsidRPr="007370DC">
        <w:t>cardiomyocytes.</w:t>
      </w:r>
      <w:r w:rsidR="007370DC">
        <w:t xml:space="preserve"> </w:t>
      </w:r>
      <w:r w:rsidRPr="007370DC">
        <w:rPr>
          <w:i/>
        </w:rPr>
        <w:t>Molecular</w:t>
      </w:r>
      <w:r w:rsidR="007370DC">
        <w:rPr>
          <w:i/>
        </w:rPr>
        <w:t xml:space="preserve"> </w:t>
      </w:r>
      <w:r w:rsidRPr="007370DC">
        <w:rPr>
          <w:i/>
        </w:rPr>
        <w:t>Medicine</w:t>
      </w:r>
      <w:r w:rsidR="007370DC">
        <w:rPr>
          <w:i/>
        </w:rPr>
        <w:t xml:space="preserve"> </w:t>
      </w:r>
      <w:r w:rsidRPr="007370DC">
        <w:rPr>
          <w:i/>
        </w:rPr>
        <w:t>Reports.</w:t>
      </w:r>
      <w:r w:rsidR="007370DC">
        <w:t xml:space="preserve"> </w:t>
      </w:r>
      <w:r w:rsidRPr="007370DC">
        <w:rPr>
          <w:b/>
        </w:rPr>
        <w:t>22</w:t>
      </w:r>
      <w:r w:rsidR="007370DC">
        <w:t xml:space="preserve"> </w:t>
      </w:r>
      <w:r w:rsidRPr="007370DC">
        <w:t>(2),</w:t>
      </w:r>
      <w:r w:rsidR="007370DC">
        <w:t xml:space="preserve"> </w:t>
      </w:r>
      <w:r w:rsidRPr="007370DC">
        <w:t>1351-1361,</w:t>
      </w:r>
      <w:r w:rsidR="007370DC">
        <w:t xml:space="preserve"> </w:t>
      </w:r>
      <w:r w:rsidRPr="007370DC">
        <w:t>doi:10.3892/mmr.2020.11207,</w:t>
      </w:r>
      <w:r w:rsidR="007370DC">
        <w:t xml:space="preserve"> </w:t>
      </w:r>
      <w:r w:rsidRPr="007370DC">
        <w:t>(2020).</w:t>
      </w:r>
    </w:p>
    <w:p w14:paraId="0DD243CD" w14:textId="5720C688" w:rsidR="00421C2B" w:rsidRPr="007370DC" w:rsidRDefault="007C1CE4" w:rsidP="007370DC">
      <w:pPr>
        <w:pStyle w:val="EndNoteBibliography"/>
        <w:contextualSpacing/>
      </w:pPr>
      <w:r w:rsidRPr="007370DC">
        <w:t>23</w:t>
      </w:r>
      <w:r w:rsidRPr="007370DC">
        <w:tab/>
        <w:t>Drescher,</w:t>
      </w:r>
      <w:r w:rsidR="007370DC">
        <w:t xml:space="preserve"> </w:t>
      </w:r>
      <w:r w:rsidRPr="007370DC">
        <w:t>C.,</w:t>
      </w:r>
      <w:r w:rsidR="007370DC">
        <w:t xml:space="preserve"> </w:t>
      </w:r>
      <w:r w:rsidRPr="007370DC">
        <w:t>Diestel,</w:t>
      </w:r>
      <w:r w:rsidR="007370DC">
        <w:t xml:space="preserve"> </w:t>
      </w:r>
      <w:r w:rsidRPr="007370DC">
        <w:t>A.,</w:t>
      </w:r>
      <w:r w:rsidR="007370DC">
        <w:t xml:space="preserve"> </w:t>
      </w:r>
      <w:r w:rsidRPr="007370DC">
        <w:t>Wollersheim,</w:t>
      </w:r>
      <w:r w:rsidR="007370DC">
        <w:t xml:space="preserve"> </w:t>
      </w:r>
      <w:r w:rsidRPr="007370DC">
        <w:t>S.,</w:t>
      </w:r>
      <w:r w:rsidR="007370DC">
        <w:t xml:space="preserve"> </w:t>
      </w:r>
      <w:r w:rsidRPr="007370DC">
        <w:t>Berger,</w:t>
      </w:r>
      <w:r w:rsidR="007370DC">
        <w:t xml:space="preserve"> </w:t>
      </w:r>
      <w:r w:rsidRPr="007370DC">
        <w:t>F.</w:t>
      </w:r>
      <w:r w:rsidR="007370DC">
        <w:t xml:space="preserve"> </w:t>
      </w:r>
      <w:r w:rsidRPr="007370DC">
        <w:t>&amp;</w:t>
      </w:r>
      <w:r w:rsidR="007370DC">
        <w:t xml:space="preserve"> </w:t>
      </w:r>
      <w:r w:rsidRPr="007370DC">
        <w:t>Schmitt,</w:t>
      </w:r>
      <w:r w:rsidR="007370DC">
        <w:t xml:space="preserve"> </w:t>
      </w:r>
      <w:r w:rsidRPr="007370DC">
        <w:t>K.</w:t>
      </w:r>
      <w:r w:rsidR="007370DC">
        <w:t xml:space="preserve"> </w:t>
      </w:r>
      <w:r w:rsidRPr="007370DC">
        <w:t>R.</w:t>
      </w:r>
      <w:r w:rsidR="007370DC">
        <w:t xml:space="preserve"> </w:t>
      </w:r>
      <w:r w:rsidRPr="007370DC">
        <w:t>How</w:t>
      </w:r>
      <w:r w:rsidR="007370DC">
        <w:t xml:space="preserve"> </w:t>
      </w:r>
      <w:r w:rsidRPr="007370DC">
        <w:t>does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protect</w:t>
      </w:r>
      <w:r w:rsidR="007370DC">
        <w:t xml:space="preserve"> </w:t>
      </w:r>
      <w:r w:rsidRPr="007370DC">
        <w:t>cardiomyocytes</w:t>
      </w:r>
      <w:r w:rsidR="007370DC">
        <w:t xml:space="preserve"> </w:t>
      </w:r>
      <w:r w:rsidRPr="007370DC">
        <w:t>during</w:t>
      </w:r>
      <w:r w:rsidR="007370DC">
        <w:t xml:space="preserve"> </w:t>
      </w:r>
      <w:r w:rsidRPr="007370DC">
        <w:t>cardioplegic</w:t>
      </w:r>
      <w:r w:rsidR="007370DC">
        <w:t xml:space="preserve"> </w:t>
      </w:r>
      <w:r w:rsidRPr="007370DC">
        <w:t>ischemia?</w:t>
      </w:r>
      <w:r w:rsidR="007370DC">
        <w:t xml:space="preserve"> </w:t>
      </w:r>
      <w:r w:rsidRPr="007370DC">
        <w:rPr>
          <w:i/>
        </w:rPr>
        <w:t>European</w:t>
      </w:r>
      <w:r w:rsidR="007370DC">
        <w:rPr>
          <w:i/>
        </w:rPr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cardiothoracic</w:t>
      </w:r>
      <w:r w:rsidR="007370DC">
        <w:rPr>
          <w:i/>
        </w:rPr>
        <w:t xml:space="preserve"> </w:t>
      </w:r>
      <w:r w:rsidRPr="007370DC">
        <w:rPr>
          <w:i/>
        </w:rPr>
        <w:t>surgery.</w:t>
      </w:r>
      <w:r w:rsidR="007370DC">
        <w:t xml:space="preserve"> </w:t>
      </w:r>
      <w:r w:rsidRPr="007370DC">
        <w:rPr>
          <w:b/>
        </w:rPr>
        <w:t>40</w:t>
      </w:r>
      <w:r w:rsidR="007370DC">
        <w:t xml:space="preserve"> </w:t>
      </w:r>
      <w:r w:rsidRPr="007370DC">
        <w:t>(2),</w:t>
      </w:r>
      <w:r w:rsidR="007370DC">
        <w:t xml:space="preserve"> </w:t>
      </w:r>
      <w:r w:rsidRPr="007370DC">
        <w:t>352-359,</w:t>
      </w:r>
      <w:r w:rsidR="007370DC">
        <w:t xml:space="preserve"> </w:t>
      </w:r>
      <w:r w:rsidRPr="007370DC">
        <w:t>doi:10.1016/j.ejcts.2010.12.006,</w:t>
      </w:r>
      <w:r w:rsidR="007370DC">
        <w:t xml:space="preserve"> </w:t>
      </w:r>
      <w:r w:rsidRPr="007370DC">
        <w:t>(2011).</w:t>
      </w:r>
    </w:p>
    <w:p w14:paraId="567FCF9C" w14:textId="0977B14A" w:rsidR="00421C2B" w:rsidRPr="007370DC" w:rsidRDefault="007C1CE4" w:rsidP="007370DC">
      <w:pPr>
        <w:pStyle w:val="EndNoteBibliography"/>
        <w:contextualSpacing/>
      </w:pPr>
      <w:r w:rsidRPr="007370DC">
        <w:t>24</w:t>
      </w:r>
      <w:r w:rsidRPr="007370DC">
        <w:tab/>
        <w:t>Diestel,</w:t>
      </w:r>
      <w:r w:rsidR="007370DC">
        <w:t xml:space="preserve"> </w:t>
      </w:r>
      <w:r w:rsidRPr="007370DC">
        <w:t>A.,</w:t>
      </w:r>
      <w:r w:rsidR="007370DC">
        <w:t xml:space="preserve"> </w:t>
      </w:r>
      <w:r w:rsidRPr="007370DC">
        <w:t>Drescher,</w:t>
      </w:r>
      <w:r w:rsidR="007370DC">
        <w:t xml:space="preserve"> </w:t>
      </w:r>
      <w:r w:rsidRPr="007370DC">
        <w:t>C.,</w:t>
      </w:r>
      <w:r w:rsidR="007370DC">
        <w:t xml:space="preserve"> </w:t>
      </w:r>
      <w:r w:rsidRPr="007370DC">
        <w:t>Miera,</w:t>
      </w:r>
      <w:r w:rsidR="007370DC">
        <w:t xml:space="preserve"> </w:t>
      </w:r>
      <w:r w:rsidRPr="007370DC">
        <w:t>O.,</w:t>
      </w:r>
      <w:r w:rsidR="007370DC">
        <w:t xml:space="preserve"> </w:t>
      </w:r>
      <w:r w:rsidRPr="007370DC">
        <w:t>Berger,</w:t>
      </w:r>
      <w:r w:rsidR="007370DC">
        <w:t xml:space="preserve"> </w:t>
      </w:r>
      <w:r w:rsidRPr="007370DC">
        <w:t>F.</w:t>
      </w:r>
      <w:r w:rsidR="007370DC">
        <w:t xml:space="preserve"> </w:t>
      </w:r>
      <w:r w:rsidRPr="007370DC">
        <w:t>&amp;</w:t>
      </w:r>
      <w:r w:rsidR="007370DC">
        <w:t xml:space="preserve"> </w:t>
      </w:r>
      <w:r w:rsidRPr="007370DC">
        <w:t>Schmitt,</w:t>
      </w:r>
      <w:r w:rsidR="007370DC">
        <w:t xml:space="preserve"> </w:t>
      </w:r>
      <w:r w:rsidRPr="007370DC">
        <w:t>K.</w:t>
      </w:r>
      <w:r w:rsidR="007370DC">
        <w:t xml:space="preserve"> </w:t>
      </w:r>
      <w:r w:rsidRPr="007370DC">
        <w:t>R.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protects</w:t>
      </w:r>
      <w:r w:rsidR="007370DC">
        <w:t xml:space="preserve"> </w:t>
      </w:r>
      <w:r w:rsidRPr="007370DC">
        <w:t>H9c2</w:t>
      </w:r>
      <w:r w:rsidR="007370DC">
        <w:t xml:space="preserve"> </w:t>
      </w:r>
      <w:r w:rsidRPr="007370DC">
        <w:t>cardiomyocytes</w:t>
      </w:r>
      <w:r w:rsidR="007370DC">
        <w:t xml:space="preserve"> </w:t>
      </w:r>
      <w:r w:rsidRPr="007370DC">
        <w:t>from</w:t>
      </w:r>
      <w:r w:rsidR="007370DC">
        <w:t xml:space="preserve"> </w:t>
      </w:r>
      <w:r w:rsidRPr="007370DC">
        <w:t>H2O2</w:t>
      </w:r>
      <w:r w:rsidR="007370DC">
        <w:t xml:space="preserve"> </w:t>
      </w:r>
      <w:r w:rsidRPr="007370DC">
        <w:t>induced</w:t>
      </w:r>
      <w:r w:rsidR="007370DC">
        <w:t xml:space="preserve"> </w:t>
      </w:r>
      <w:r w:rsidRPr="007370DC">
        <w:t>apoptosis.</w:t>
      </w:r>
      <w:r w:rsidR="007370DC">
        <w:t xml:space="preserve"> </w:t>
      </w:r>
      <w:r w:rsidRPr="007370DC">
        <w:rPr>
          <w:i/>
        </w:rPr>
        <w:t>Cryobiology.</w:t>
      </w:r>
      <w:r w:rsidR="007370DC">
        <w:t xml:space="preserve"> </w:t>
      </w:r>
      <w:r w:rsidRPr="007370DC">
        <w:rPr>
          <w:b/>
        </w:rPr>
        <w:t>62</w:t>
      </w:r>
      <w:r w:rsidR="007370DC">
        <w:t xml:space="preserve"> </w:t>
      </w:r>
      <w:r w:rsidRPr="007370DC">
        <w:t>(1),</w:t>
      </w:r>
      <w:r w:rsidR="007370DC">
        <w:t xml:space="preserve"> </w:t>
      </w:r>
      <w:r w:rsidRPr="007370DC">
        <w:t>53-61,</w:t>
      </w:r>
      <w:r w:rsidR="007370DC">
        <w:t xml:space="preserve"> </w:t>
      </w:r>
      <w:r w:rsidRPr="007370DC">
        <w:t>doi:10.1016/j.cryobiol.2010.12.003,</w:t>
      </w:r>
      <w:r w:rsidR="007370DC">
        <w:t xml:space="preserve"> </w:t>
      </w:r>
      <w:r w:rsidRPr="007370DC">
        <w:t>(2011).</w:t>
      </w:r>
    </w:p>
    <w:p w14:paraId="004C8019" w14:textId="7C60A9F7" w:rsidR="00421C2B" w:rsidRPr="007370DC" w:rsidRDefault="007C1CE4" w:rsidP="007370DC">
      <w:pPr>
        <w:pStyle w:val="EndNoteBibliography"/>
        <w:contextualSpacing/>
      </w:pPr>
      <w:r w:rsidRPr="007370DC">
        <w:t>25</w:t>
      </w:r>
      <w:r w:rsidRPr="007370DC">
        <w:tab/>
        <w:t>Zhang,</w:t>
      </w:r>
      <w:r w:rsidR="007370DC">
        <w:t xml:space="preserve"> </w:t>
      </w:r>
      <w:r w:rsidRPr="007370DC">
        <w:t>Y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HIF-1alpha/BNIP3</w:t>
      </w:r>
      <w:r w:rsidR="007370DC">
        <w:t xml:space="preserve"> </w:t>
      </w:r>
      <w:r w:rsidRPr="007370DC">
        <w:t>signaling</w:t>
      </w:r>
      <w:r w:rsidR="007370DC">
        <w:t xml:space="preserve"> </w:t>
      </w:r>
      <w:r w:rsidRPr="007370DC">
        <w:t>pathway-induced-autophagy</w:t>
      </w:r>
      <w:r w:rsidR="007370DC">
        <w:t xml:space="preserve"> </w:t>
      </w:r>
      <w:r w:rsidRPr="007370DC">
        <w:t>plays</w:t>
      </w:r>
      <w:r w:rsidR="007370DC">
        <w:t xml:space="preserve"> </w:t>
      </w:r>
      <w:r w:rsidRPr="007370DC">
        <w:t>protective</w:t>
      </w:r>
      <w:r w:rsidR="007370DC">
        <w:t xml:space="preserve"> </w:t>
      </w:r>
      <w:r w:rsidRPr="007370DC">
        <w:t>role</w:t>
      </w:r>
      <w:r w:rsidR="007370DC">
        <w:t xml:space="preserve"> </w:t>
      </w:r>
      <w:r w:rsidRPr="007370DC">
        <w:t>during</w:t>
      </w:r>
      <w:r w:rsidR="007370DC">
        <w:t xml:space="preserve"> </w:t>
      </w:r>
      <w:r w:rsidRPr="007370DC">
        <w:t>myocardial</w:t>
      </w:r>
      <w:r w:rsidR="007370DC">
        <w:t xml:space="preserve"> </w:t>
      </w:r>
      <w:r w:rsidRPr="007370DC">
        <w:t>ischemia-reperfusion</w:t>
      </w:r>
      <w:r w:rsidR="007370DC">
        <w:t xml:space="preserve"> </w:t>
      </w:r>
      <w:r w:rsidRPr="007370DC">
        <w:t>injury.</w:t>
      </w:r>
      <w:r w:rsidR="007370DC">
        <w:t xml:space="preserve"> </w:t>
      </w:r>
      <w:r w:rsidRPr="007370DC">
        <w:rPr>
          <w:i/>
        </w:rPr>
        <w:t>BIOMEDICINE</w:t>
      </w:r>
      <w:r w:rsidR="007370DC">
        <w:rPr>
          <w:i/>
        </w:rPr>
        <w:t xml:space="preserve"> </w:t>
      </w:r>
      <w:r w:rsidRPr="007370DC">
        <w:rPr>
          <w:i/>
        </w:rPr>
        <w:t>&amp;</w:t>
      </w:r>
      <w:r w:rsidR="007370DC">
        <w:rPr>
          <w:i/>
        </w:rPr>
        <w:t xml:space="preserve"> </w:t>
      </w:r>
      <w:r w:rsidRPr="007370DC">
        <w:rPr>
          <w:i/>
        </w:rPr>
        <w:t>PHARMACOTHERAPY.</w:t>
      </w:r>
      <w:r w:rsidR="007370DC">
        <w:t xml:space="preserve"> </w:t>
      </w:r>
      <w:r w:rsidRPr="007370DC">
        <w:rPr>
          <w:b/>
        </w:rPr>
        <w:t>120</w:t>
      </w:r>
      <w:r w:rsidR="007370DC">
        <w:t xml:space="preserve"> </w:t>
      </w:r>
      <w:r w:rsidRPr="007370DC">
        <w:t>109464,</w:t>
      </w:r>
      <w:r w:rsidR="007370DC">
        <w:t xml:space="preserve"> </w:t>
      </w:r>
      <w:r w:rsidRPr="007370DC">
        <w:t>doi:10.1016/j.biopha.2019.109464,</w:t>
      </w:r>
      <w:r w:rsidR="007370DC">
        <w:t xml:space="preserve"> </w:t>
      </w:r>
      <w:r w:rsidRPr="007370DC">
        <w:t>(2019).</w:t>
      </w:r>
    </w:p>
    <w:p w14:paraId="11DAEC31" w14:textId="048E698A" w:rsidR="00421C2B" w:rsidRPr="007370DC" w:rsidRDefault="007C1CE4" w:rsidP="007370DC">
      <w:pPr>
        <w:pStyle w:val="EndNoteBibliography"/>
        <w:contextualSpacing/>
      </w:pPr>
      <w:r w:rsidRPr="007370DC">
        <w:t>26</w:t>
      </w:r>
      <w:r w:rsidRPr="007370DC">
        <w:tab/>
        <w:t>An,</w:t>
      </w:r>
      <w:r w:rsidR="007370DC">
        <w:t xml:space="preserve"> </w:t>
      </w:r>
      <w:r w:rsidRPr="007370DC">
        <w:t>W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Exogenous</w:t>
      </w:r>
      <w:r w:rsidR="007370DC">
        <w:t xml:space="preserve"> </w:t>
      </w:r>
      <w:r w:rsidRPr="007370DC">
        <w:t>IL-19</w:t>
      </w:r>
      <w:r w:rsidR="007370DC">
        <w:t xml:space="preserve"> </w:t>
      </w:r>
      <w:r w:rsidRPr="007370DC">
        <w:t>attenuates</w:t>
      </w:r>
      <w:r w:rsidR="007370DC">
        <w:t xml:space="preserve"> </w:t>
      </w:r>
      <w:r w:rsidRPr="007370DC">
        <w:t>acute</w:t>
      </w:r>
      <w:r w:rsidR="007370DC">
        <w:t xml:space="preserve"> </w:t>
      </w:r>
      <w:r w:rsidRPr="007370DC">
        <w:t>ischaemic</w:t>
      </w:r>
      <w:r w:rsidR="007370DC">
        <w:t xml:space="preserve"> </w:t>
      </w:r>
      <w:r w:rsidRPr="007370DC">
        <w:t>injury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improves</w:t>
      </w:r>
      <w:r w:rsidR="007370DC">
        <w:t xml:space="preserve"> </w:t>
      </w:r>
      <w:r w:rsidRPr="007370DC">
        <w:t>survival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male</w:t>
      </w:r>
      <w:r w:rsidR="007370DC">
        <w:t xml:space="preserve"> </w:t>
      </w:r>
      <w:r w:rsidRPr="007370DC">
        <w:t>mice</w:t>
      </w:r>
      <w:r w:rsidR="007370DC">
        <w:t xml:space="preserve"> </w:t>
      </w:r>
      <w:r w:rsidRPr="007370DC">
        <w:t>with</w:t>
      </w:r>
      <w:r w:rsidR="007370DC">
        <w:t xml:space="preserve"> </w:t>
      </w:r>
      <w:r w:rsidRPr="007370DC">
        <w:t>myocardial</w:t>
      </w:r>
      <w:r w:rsidR="007370DC">
        <w:t xml:space="preserve"> </w:t>
      </w:r>
      <w:r w:rsidRPr="007370DC">
        <w:t>infarction.</w:t>
      </w:r>
      <w:r w:rsidR="007370DC">
        <w:t xml:space="preserve"> </w:t>
      </w:r>
      <w:r w:rsidRPr="007370DC">
        <w:rPr>
          <w:i/>
        </w:rPr>
        <w:t>BRITISH</w:t>
      </w:r>
      <w:r w:rsidR="007370DC">
        <w:rPr>
          <w:i/>
        </w:rPr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PHARMACOLOGY.</w:t>
      </w:r>
      <w:r w:rsidR="007370DC">
        <w:t xml:space="preserve"> </w:t>
      </w:r>
      <w:r w:rsidRPr="007370DC">
        <w:rPr>
          <w:b/>
        </w:rPr>
        <w:t>176</w:t>
      </w:r>
      <w:r w:rsidR="007370DC">
        <w:t xml:space="preserve"> </w:t>
      </w:r>
      <w:r w:rsidRPr="007370DC">
        <w:t>(5),</w:t>
      </w:r>
      <w:r w:rsidR="007370DC">
        <w:t xml:space="preserve"> </w:t>
      </w:r>
      <w:r w:rsidRPr="007370DC">
        <w:t>699-710,</w:t>
      </w:r>
      <w:r w:rsidR="007370DC">
        <w:t xml:space="preserve"> </w:t>
      </w:r>
      <w:r w:rsidRPr="007370DC">
        <w:t>doi:10.1111/bph.14549,</w:t>
      </w:r>
      <w:r w:rsidR="007370DC">
        <w:t xml:space="preserve"> </w:t>
      </w:r>
      <w:r w:rsidRPr="007370DC">
        <w:t>(2019).</w:t>
      </w:r>
    </w:p>
    <w:p w14:paraId="16A3D49E" w14:textId="1D83E418" w:rsidR="00421C2B" w:rsidRPr="007370DC" w:rsidRDefault="007C1CE4" w:rsidP="007370DC">
      <w:pPr>
        <w:pStyle w:val="EndNoteBibliography"/>
        <w:contextualSpacing/>
      </w:pPr>
      <w:r w:rsidRPr="007370DC">
        <w:t>27</w:t>
      </w:r>
      <w:r w:rsidRPr="007370DC">
        <w:tab/>
        <w:t>Han,</w:t>
      </w:r>
      <w:r w:rsidR="007370DC">
        <w:t xml:space="preserve"> </w:t>
      </w:r>
      <w:r w:rsidRPr="007370DC">
        <w:t>Y.</w:t>
      </w:r>
      <w:r w:rsidR="007370DC">
        <w:t xml:space="preserve"> </w:t>
      </w:r>
      <w:r w:rsidRPr="007370DC">
        <w:t>S.,</w:t>
      </w:r>
      <w:r w:rsidR="007370DC">
        <w:t xml:space="preserve"> </w:t>
      </w:r>
      <w:r w:rsidRPr="007370DC">
        <w:t>Schaible,</w:t>
      </w:r>
      <w:r w:rsidR="007370DC">
        <w:t xml:space="preserve"> </w:t>
      </w:r>
      <w:r w:rsidRPr="007370DC">
        <w:t>N.,</w:t>
      </w:r>
      <w:r w:rsidR="007370DC">
        <w:t xml:space="preserve"> </w:t>
      </w:r>
      <w:r w:rsidRPr="007370DC">
        <w:t>Tveita,</w:t>
      </w:r>
      <w:r w:rsidR="007370DC">
        <w:t xml:space="preserve"> </w:t>
      </w:r>
      <w:r w:rsidRPr="007370DC">
        <w:t>T.</w:t>
      </w:r>
      <w:r w:rsidR="007370DC">
        <w:t xml:space="preserve"> </w:t>
      </w:r>
      <w:r w:rsidRPr="007370DC">
        <w:t>&amp;</w:t>
      </w:r>
      <w:r w:rsidR="007370DC">
        <w:t xml:space="preserve"> </w:t>
      </w:r>
      <w:r w:rsidRPr="007370DC">
        <w:t>Sieck,</w:t>
      </w:r>
      <w:r w:rsidR="007370DC">
        <w:t xml:space="preserve"> </w:t>
      </w:r>
      <w:r w:rsidRPr="007370DC">
        <w:t>G.</w:t>
      </w:r>
      <w:r w:rsidR="007370DC">
        <w:t xml:space="preserve"> </w:t>
      </w:r>
      <w:r w:rsidRPr="007370DC">
        <w:t>Discontinued</w:t>
      </w:r>
      <w:r w:rsidR="007370DC">
        <w:t xml:space="preserve"> </w:t>
      </w:r>
      <w:r w:rsidRPr="007370DC">
        <w:t>stimulation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cardiomyocytes</w:t>
      </w:r>
      <w:r w:rsidR="007370DC">
        <w:t xml:space="preserve"> </w:t>
      </w:r>
      <w:r w:rsidRPr="007370DC">
        <w:t>provides</w:t>
      </w:r>
      <w:r w:rsidR="007370DC">
        <w:t xml:space="preserve"> </w:t>
      </w:r>
      <w:r w:rsidRPr="007370DC">
        <w:t>protection</w:t>
      </w:r>
      <w:r w:rsidR="007370DC">
        <w:t xml:space="preserve"> </w:t>
      </w:r>
      <w:r w:rsidRPr="007370DC">
        <w:t>against</w:t>
      </w:r>
      <w:r w:rsidR="007370DC">
        <w:t xml:space="preserve"> </w:t>
      </w:r>
      <w:r w:rsidRPr="007370DC">
        <w:t>hypothermia-rewarming-induced</w:t>
      </w:r>
      <w:r w:rsidR="007370DC">
        <w:t xml:space="preserve"> </w:t>
      </w:r>
      <w:r w:rsidRPr="007370DC">
        <w:t>disruption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excitation-contraction</w:t>
      </w:r>
      <w:r w:rsidR="007370DC">
        <w:t xml:space="preserve"> </w:t>
      </w:r>
      <w:r w:rsidRPr="007370DC">
        <w:t>coupling.</w:t>
      </w:r>
      <w:r w:rsidR="007370DC">
        <w:t xml:space="preserve"> </w:t>
      </w:r>
      <w:r w:rsidRPr="007370DC">
        <w:rPr>
          <w:i/>
        </w:rPr>
        <w:t>EXPERIMENTAL</w:t>
      </w:r>
      <w:r w:rsidR="007370DC">
        <w:rPr>
          <w:i/>
        </w:rPr>
        <w:t xml:space="preserve"> </w:t>
      </w:r>
      <w:r w:rsidRPr="007370DC">
        <w:rPr>
          <w:i/>
        </w:rPr>
        <w:t>PHYSIOLOGY.</w:t>
      </w:r>
      <w:r w:rsidR="007370DC">
        <w:t xml:space="preserve"> </w:t>
      </w:r>
      <w:r w:rsidRPr="007370DC">
        <w:rPr>
          <w:b/>
        </w:rPr>
        <w:t>103</w:t>
      </w:r>
      <w:r w:rsidR="007370DC">
        <w:t xml:space="preserve"> </w:t>
      </w:r>
      <w:r w:rsidRPr="007370DC">
        <w:t>(6),</w:t>
      </w:r>
      <w:r w:rsidR="007370DC">
        <w:t xml:space="preserve"> </w:t>
      </w:r>
      <w:r w:rsidRPr="007370DC">
        <w:t>819-826,</w:t>
      </w:r>
      <w:r w:rsidR="007370DC">
        <w:t xml:space="preserve"> </w:t>
      </w:r>
      <w:r w:rsidRPr="007370DC">
        <w:t>doi:10.1113/EP086774,</w:t>
      </w:r>
      <w:r w:rsidR="007370DC">
        <w:t xml:space="preserve"> </w:t>
      </w:r>
      <w:r w:rsidRPr="007370DC">
        <w:t>(2018).</w:t>
      </w:r>
    </w:p>
    <w:p w14:paraId="262077D0" w14:textId="7AC8EBC7" w:rsidR="00421C2B" w:rsidRPr="007370DC" w:rsidRDefault="007C1CE4" w:rsidP="007370DC">
      <w:pPr>
        <w:pStyle w:val="EndNoteBibliography"/>
        <w:contextualSpacing/>
      </w:pPr>
      <w:r w:rsidRPr="007370DC">
        <w:t>28</w:t>
      </w:r>
      <w:r w:rsidRPr="007370DC">
        <w:tab/>
        <w:t>Yarbrough,</w:t>
      </w:r>
      <w:r w:rsidR="007370DC">
        <w:t xml:space="preserve"> </w:t>
      </w:r>
      <w:r w:rsidRPr="007370DC">
        <w:t>W.</w:t>
      </w:r>
      <w:r w:rsidR="007370DC">
        <w:t xml:space="preserve"> </w:t>
      </w:r>
      <w:r w:rsidRPr="007370DC">
        <w:t>M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Caspase</w:t>
      </w:r>
      <w:r w:rsidR="007370DC">
        <w:t xml:space="preserve"> </w:t>
      </w:r>
      <w:r w:rsidRPr="007370DC">
        <w:t>inhibition</w:t>
      </w:r>
      <w:r w:rsidR="007370DC">
        <w:t xml:space="preserve"> </w:t>
      </w:r>
      <w:r w:rsidRPr="007370DC">
        <w:t>attenuates</w:t>
      </w:r>
      <w:r w:rsidR="007370DC">
        <w:t xml:space="preserve"> </w:t>
      </w:r>
      <w:r w:rsidRPr="007370DC">
        <w:t>contractile</w:t>
      </w:r>
      <w:r w:rsidR="007370DC">
        <w:t xml:space="preserve"> </w:t>
      </w:r>
      <w:r w:rsidRPr="007370DC">
        <w:t>dysfunction</w:t>
      </w:r>
      <w:r w:rsidR="007370DC">
        <w:t xml:space="preserve"> </w:t>
      </w:r>
      <w:r w:rsidRPr="007370DC">
        <w:t>following</w:t>
      </w:r>
      <w:r w:rsidR="007370DC">
        <w:t xml:space="preserve"> </w:t>
      </w:r>
      <w:r w:rsidRPr="007370DC">
        <w:t>cardioplegic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rewarming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the</w:t>
      </w:r>
      <w:r w:rsidR="007370DC">
        <w:t xml:space="preserve"> </w:t>
      </w:r>
      <w:r w:rsidRPr="007370DC">
        <w:t>setting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left</w:t>
      </w:r>
      <w:r w:rsidR="007370DC">
        <w:t xml:space="preserve"> </w:t>
      </w:r>
      <w:r w:rsidRPr="007370DC">
        <w:t>ventricular</w:t>
      </w:r>
      <w:r w:rsidR="007370DC">
        <w:t xml:space="preserve"> </w:t>
      </w:r>
      <w:r w:rsidRPr="007370DC">
        <w:t>failure.</w:t>
      </w:r>
      <w:r w:rsidR="007370DC"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cardiovascular</w:t>
      </w:r>
      <w:r w:rsidR="007370DC">
        <w:rPr>
          <w:i/>
        </w:rPr>
        <w:t xml:space="preserve"> </w:t>
      </w:r>
      <w:r w:rsidRPr="007370DC">
        <w:rPr>
          <w:i/>
        </w:rPr>
        <w:t>pharmacology.</w:t>
      </w:r>
      <w:r w:rsidR="007370DC">
        <w:t xml:space="preserve"> </w:t>
      </w:r>
      <w:r w:rsidRPr="007370DC">
        <w:rPr>
          <w:b/>
        </w:rPr>
        <w:t>44</w:t>
      </w:r>
      <w:r w:rsidR="007370DC">
        <w:t xml:space="preserve"> </w:t>
      </w:r>
      <w:r w:rsidRPr="007370DC">
        <w:t>(6),</w:t>
      </w:r>
      <w:r w:rsidR="007370DC">
        <w:t xml:space="preserve"> </w:t>
      </w:r>
      <w:r w:rsidRPr="007370DC">
        <w:t>645-650,</w:t>
      </w:r>
      <w:r w:rsidR="007370DC">
        <w:t xml:space="preserve"> </w:t>
      </w:r>
      <w:r w:rsidRPr="007370DC">
        <w:t>doi:10.1097/00005344-200412000-00004,</w:t>
      </w:r>
      <w:r w:rsidR="007370DC">
        <w:t xml:space="preserve"> </w:t>
      </w:r>
      <w:r w:rsidRPr="007370DC">
        <w:t>(2004).</w:t>
      </w:r>
    </w:p>
    <w:p w14:paraId="46A13E5C" w14:textId="26A51908" w:rsidR="00421C2B" w:rsidRPr="007370DC" w:rsidRDefault="007C1CE4" w:rsidP="007370DC">
      <w:pPr>
        <w:pStyle w:val="EndNoteBibliography"/>
        <w:contextualSpacing/>
      </w:pPr>
      <w:r w:rsidRPr="007370DC">
        <w:t>29</w:t>
      </w:r>
      <w:r w:rsidRPr="007370DC">
        <w:tab/>
        <w:t>Egorov,</w:t>
      </w:r>
      <w:r w:rsidR="007370DC">
        <w:t xml:space="preserve"> </w:t>
      </w:r>
      <w:r w:rsidRPr="007370DC">
        <w:t>Y.</w:t>
      </w:r>
      <w:r w:rsidR="007370DC">
        <w:t xml:space="preserve"> </w:t>
      </w:r>
      <w:r w:rsidRPr="007370DC">
        <w:t>V.,</w:t>
      </w:r>
      <w:r w:rsidR="007370DC">
        <w:t xml:space="preserve"> </w:t>
      </w:r>
      <w:r w:rsidRPr="007370DC">
        <w:t>Glukhov,</w:t>
      </w:r>
      <w:r w:rsidR="007370DC">
        <w:t xml:space="preserve"> </w:t>
      </w:r>
      <w:r w:rsidRPr="007370DC">
        <w:t>A.</w:t>
      </w:r>
      <w:r w:rsidR="007370DC">
        <w:t xml:space="preserve"> </w:t>
      </w:r>
      <w:r w:rsidRPr="007370DC">
        <w:t>V.,</w:t>
      </w:r>
      <w:r w:rsidR="007370DC">
        <w:t xml:space="preserve"> </w:t>
      </w:r>
      <w:r w:rsidRPr="007370DC">
        <w:t>Efimov,</w:t>
      </w:r>
      <w:r w:rsidR="007370DC">
        <w:t xml:space="preserve"> </w:t>
      </w:r>
      <w:r w:rsidRPr="007370DC">
        <w:t>I.</w:t>
      </w:r>
      <w:r w:rsidR="007370DC">
        <w:t xml:space="preserve"> </w:t>
      </w:r>
      <w:r w:rsidRPr="007370DC">
        <w:t>R.</w:t>
      </w:r>
      <w:r w:rsidR="007370DC">
        <w:t xml:space="preserve"> </w:t>
      </w:r>
      <w:r w:rsidRPr="007370DC">
        <w:t>&amp;</w:t>
      </w:r>
      <w:r w:rsidR="007370DC">
        <w:t xml:space="preserve"> </w:t>
      </w:r>
      <w:r w:rsidRPr="007370DC">
        <w:t>Rosenshtraukh,</w:t>
      </w:r>
      <w:r w:rsidR="007370DC">
        <w:t xml:space="preserve"> </w:t>
      </w:r>
      <w:r w:rsidRPr="007370DC">
        <w:t>L.</w:t>
      </w:r>
      <w:r w:rsidR="007370DC">
        <w:t xml:space="preserve"> </w:t>
      </w:r>
      <w:r w:rsidRPr="007370DC">
        <w:t>V.</w:t>
      </w:r>
      <w:r w:rsidR="007370DC">
        <w:t xml:space="preserve"> </w:t>
      </w:r>
      <w:r w:rsidRPr="007370DC">
        <w:t>Hypothermia-induced</w:t>
      </w:r>
      <w:r w:rsidR="007370DC">
        <w:t xml:space="preserve"> </w:t>
      </w:r>
      <w:r w:rsidRPr="007370DC">
        <w:t>spatially</w:t>
      </w:r>
      <w:r w:rsidR="007370DC">
        <w:t xml:space="preserve"> </w:t>
      </w:r>
      <w:r w:rsidRPr="007370DC">
        <w:t>discordant</w:t>
      </w:r>
      <w:r w:rsidR="007370DC">
        <w:t xml:space="preserve"> </w:t>
      </w:r>
      <w:r w:rsidRPr="007370DC">
        <w:t>action</w:t>
      </w:r>
      <w:r w:rsidR="007370DC">
        <w:t xml:space="preserve"> </w:t>
      </w:r>
      <w:r w:rsidRPr="007370DC">
        <w:t>potential</w:t>
      </w:r>
      <w:r w:rsidR="007370DC">
        <w:t xml:space="preserve"> </w:t>
      </w:r>
      <w:r w:rsidRPr="007370DC">
        <w:t>duration</w:t>
      </w:r>
      <w:r w:rsidR="007370DC">
        <w:t xml:space="preserve"> </w:t>
      </w:r>
      <w:r w:rsidRPr="007370DC">
        <w:t>alternans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t>arrhythmogenesis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nonhibernating</w:t>
      </w:r>
      <w:r w:rsidR="007370DC">
        <w:t xml:space="preserve"> </w:t>
      </w:r>
      <w:r w:rsidRPr="007370DC">
        <w:t>versus</w:t>
      </w:r>
      <w:r w:rsidR="007370DC">
        <w:t xml:space="preserve"> </w:t>
      </w:r>
      <w:r w:rsidRPr="007370DC">
        <w:t>hibernating</w:t>
      </w:r>
      <w:r w:rsidR="007370DC">
        <w:t xml:space="preserve"> </w:t>
      </w:r>
      <w:r w:rsidRPr="007370DC">
        <w:t>mammals.</w:t>
      </w:r>
      <w:r w:rsidR="007370DC">
        <w:t xml:space="preserve"> </w:t>
      </w:r>
      <w:r w:rsidRPr="007370DC">
        <w:rPr>
          <w:i/>
        </w:rPr>
        <w:t>AMERICAN</w:t>
      </w:r>
      <w:r w:rsidR="007370DC">
        <w:rPr>
          <w:i/>
        </w:rPr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PHYSIOLOGY-HEART</w:t>
      </w:r>
      <w:r w:rsidR="007370DC">
        <w:rPr>
          <w:i/>
        </w:rPr>
        <w:t xml:space="preserve"> </w:t>
      </w:r>
      <w:r w:rsidRPr="007370DC">
        <w:rPr>
          <w:i/>
        </w:rPr>
        <w:t>AND</w:t>
      </w:r>
      <w:r w:rsidR="007370DC">
        <w:rPr>
          <w:i/>
        </w:rPr>
        <w:t xml:space="preserve"> </w:t>
      </w:r>
      <w:r w:rsidRPr="007370DC">
        <w:rPr>
          <w:i/>
        </w:rPr>
        <w:t>CIRCULATORY</w:t>
      </w:r>
      <w:r w:rsidR="007370DC">
        <w:rPr>
          <w:i/>
        </w:rPr>
        <w:t xml:space="preserve"> </w:t>
      </w:r>
      <w:r w:rsidRPr="007370DC">
        <w:rPr>
          <w:i/>
        </w:rPr>
        <w:t>PHYSIOLOGY.</w:t>
      </w:r>
      <w:r w:rsidR="007370DC">
        <w:t xml:space="preserve"> </w:t>
      </w:r>
      <w:r w:rsidRPr="007370DC">
        <w:rPr>
          <w:b/>
        </w:rPr>
        <w:t>303</w:t>
      </w:r>
      <w:r w:rsidR="007370DC">
        <w:t xml:space="preserve"> </w:t>
      </w:r>
      <w:r w:rsidRPr="007370DC">
        <w:t>(8),</w:t>
      </w:r>
      <w:r w:rsidR="007370DC">
        <w:t xml:space="preserve"> </w:t>
      </w:r>
      <w:r w:rsidRPr="007370DC">
        <w:t>H1035-1046,</w:t>
      </w:r>
      <w:r w:rsidR="007370DC">
        <w:t xml:space="preserve"> </w:t>
      </w:r>
      <w:r w:rsidRPr="007370DC">
        <w:t>doi:10.1152/ajpheart.00786.2011,</w:t>
      </w:r>
      <w:r w:rsidR="007370DC">
        <w:t xml:space="preserve"> </w:t>
      </w:r>
      <w:r w:rsidRPr="007370DC">
        <w:t>(2012).</w:t>
      </w:r>
    </w:p>
    <w:p w14:paraId="32E22CA2" w14:textId="66928CE3" w:rsidR="00421C2B" w:rsidRPr="007370DC" w:rsidRDefault="007C1CE4" w:rsidP="007370DC">
      <w:pPr>
        <w:pStyle w:val="EndNoteBibliography"/>
        <w:contextualSpacing/>
      </w:pPr>
      <w:r w:rsidRPr="007370DC">
        <w:t>30</w:t>
      </w:r>
      <w:r w:rsidRPr="007370DC">
        <w:tab/>
        <w:t>Bobi,</w:t>
      </w:r>
      <w:r w:rsidR="007370DC">
        <w:t xml:space="preserve"> </w:t>
      </w:r>
      <w:r w:rsidRPr="007370DC">
        <w:t>J.</w:t>
      </w:r>
      <w:r w:rsidR="007370DC">
        <w:rPr>
          <w:i/>
        </w:rPr>
        <w:t xml:space="preserve"> </w:t>
      </w:r>
      <w:r w:rsidR="007370DC" w:rsidRPr="007370DC">
        <w:t>et al.</w:t>
      </w:r>
      <w:r w:rsidR="007370DC">
        <w:t xml:space="preserve"> </w:t>
      </w:r>
      <w:r w:rsidRPr="007370DC">
        <w:t>Moderate</w:t>
      </w:r>
      <w:r w:rsidR="007370DC">
        <w:t xml:space="preserve"> </w:t>
      </w:r>
      <w:r w:rsidRPr="007370DC">
        <w:t>Hypothermia</w:t>
      </w:r>
      <w:r w:rsidR="007370DC">
        <w:t xml:space="preserve"> </w:t>
      </w:r>
      <w:r w:rsidRPr="007370DC">
        <w:t>Modifies</w:t>
      </w:r>
      <w:r w:rsidR="007370DC">
        <w:t xml:space="preserve"> </w:t>
      </w:r>
      <w:r w:rsidRPr="007370DC">
        <w:t>Coronary</w:t>
      </w:r>
      <w:r w:rsidR="007370DC">
        <w:t xml:space="preserve"> </w:t>
      </w:r>
      <w:r w:rsidRPr="007370DC">
        <w:t>Hemodynamics</w:t>
      </w:r>
      <w:r w:rsidR="007370DC">
        <w:t xml:space="preserve"> </w:t>
      </w:r>
      <w:r w:rsidRPr="007370DC">
        <w:t>and</w:t>
      </w:r>
      <w:r w:rsidR="007370DC">
        <w:t xml:space="preserve"> </w:t>
      </w:r>
      <w:r w:rsidRPr="007370DC">
        <w:lastRenderedPageBreak/>
        <w:t>Endothelium-Dependent</w:t>
      </w:r>
      <w:r w:rsidR="007370DC">
        <w:t xml:space="preserve"> </w:t>
      </w:r>
      <w:r w:rsidRPr="007370DC">
        <w:t>Vasodilation</w:t>
      </w:r>
      <w:r w:rsidR="007370DC">
        <w:t xml:space="preserve"> </w:t>
      </w:r>
      <w:r w:rsidRPr="007370DC">
        <w:t>in</w:t>
      </w:r>
      <w:r w:rsidR="007370DC">
        <w:t xml:space="preserve"> </w:t>
      </w:r>
      <w:r w:rsidRPr="007370DC">
        <w:t>a</w:t>
      </w:r>
      <w:r w:rsidR="007370DC">
        <w:t xml:space="preserve"> </w:t>
      </w:r>
      <w:r w:rsidRPr="007370DC">
        <w:t>Porcine</w:t>
      </w:r>
      <w:r w:rsidR="007370DC">
        <w:t xml:space="preserve"> </w:t>
      </w:r>
      <w:r w:rsidRPr="007370DC">
        <w:t>Model</w:t>
      </w:r>
      <w:r w:rsidR="007370DC">
        <w:t xml:space="preserve"> </w:t>
      </w:r>
      <w:r w:rsidRPr="007370DC">
        <w:t>of</w:t>
      </w:r>
      <w:r w:rsidR="007370DC">
        <w:t xml:space="preserve"> </w:t>
      </w:r>
      <w:r w:rsidRPr="007370DC">
        <w:t>Temperature</w:t>
      </w:r>
      <w:r w:rsidR="007370DC">
        <w:t xml:space="preserve"> </w:t>
      </w:r>
      <w:r w:rsidRPr="007370DC">
        <w:t>Management.</w:t>
      </w:r>
      <w:r w:rsidR="007370DC"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the</w:t>
      </w:r>
      <w:r w:rsidR="007370DC">
        <w:rPr>
          <w:i/>
        </w:rPr>
        <w:t xml:space="preserve"> </w:t>
      </w:r>
      <w:r w:rsidRPr="007370DC">
        <w:rPr>
          <w:i/>
        </w:rPr>
        <w:t>American</w:t>
      </w:r>
      <w:r w:rsidR="007370DC">
        <w:rPr>
          <w:i/>
        </w:rPr>
        <w:t xml:space="preserve"> </w:t>
      </w:r>
      <w:r w:rsidRPr="007370DC">
        <w:rPr>
          <w:i/>
        </w:rPr>
        <w:t>Heart</w:t>
      </w:r>
      <w:r w:rsidR="007370DC">
        <w:rPr>
          <w:i/>
        </w:rPr>
        <w:t xml:space="preserve"> </w:t>
      </w:r>
      <w:r w:rsidRPr="007370DC">
        <w:rPr>
          <w:i/>
        </w:rPr>
        <w:t>Association.</w:t>
      </w:r>
      <w:r w:rsidR="007370DC">
        <w:t xml:space="preserve"> </w:t>
      </w:r>
      <w:r w:rsidRPr="007370DC">
        <w:rPr>
          <w:b/>
        </w:rPr>
        <w:t>9</w:t>
      </w:r>
      <w:r w:rsidR="007370DC">
        <w:t xml:space="preserve"> </w:t>
      </w:r>
      <w:r w:rsidRPr="007370DC">
        <w:t>(3),</w:t>
      </w:r>
      <w:r w:rsidR="007370DC">
        <w:t xml:space="preserve"> </w:t>
      </w:r>
      <w:r w:rsidRPr="007370DC">
        <w:t>e014035,</w:t>
      </w:r>
      <w:r w:rsidR="007370DC">
        <w:t xml:space="preserve"> </w:t>
      </w:r>
      <w:r w:rsidRPr="007370DC">
        <w:t>doi:10.1161/JAHA.119.014035,</w:t>
      </w:r>
      <w:r w:rsidR="007370DC">
        <w:t xml:space="preserve"> </w:t>
      </w:r>
      <w:r w:rsidRPr="007370DC">
        <w:t>(2020).</w:t>
      </w:r>
    </w:p>
    <w:p w14:paraId="29D71B32" w14:textId="48463415" w:rsidR="00421C2B" w:rsidRPr="007370DC" w:rsidRDefault="007C1CE4" w:rsidP="007370DC">
      <w:pPr>
        <w:pStyle w:val="EndNoteBibliography"/>
        <w:contextualSpacing/>
      </w:pPr>
      <w:r w:rsidRPr="007370DC">
        <w:t>31</w:t>
      </w:r>
      <w:r w:rsidRPr="007370DC">
        <w:tab/>
        <w:t>Dietrichs,</w:t>
      </w:r>
      <w:r w:rsidR="007370DC">
        <w:t xml:space="preserve"> </w:t>
      </w:r>
      <w:r w:rsidRPr="007370DC">
        <w:t>E.</w:t>
      </w:r>
      <w:r w:rsidR="007370DC">
        <w:t xml:space="preserve"> </w:t>
      </w:r>
      <w:r w:rsidRPr="007370DC">
        <w:t>S.,</w:t>
      </w:r>
      <w:r w:rsidR="007370DC">
        <w:t xml:space="preserve"> </w:t>
      </w:r>
      <w:r w:rsidRPr="007370DC">
        <w:t>Tveita,</w:t>
      </w:r>
      <w:r w:rsidR="007370DC">
        <w:t xml:space="preserve"> </w:t>
      </w:r>
      <w:r w:rsidRPr="007370DC">
        <w:t>T.,</w:t>
      </w:r>
      <w:r w:rsidR="007370DC">
        <w:t xml:space="preserve"> </w:t>
      </w:r>
      <w:r w:rsidRPr="007370DC">
        <w:t>Myles,</w:t>
      </w:r>
      <w:r w:rsidR="007370DC">
        <w:t xml:space="preserve"> </w:t>
      </w:r>
      <w:r w:rsidRPr="007370DC">
        <w:t>R.</w:t>
      </w:r>
      <w:r w:rsidR="007370DC">
        <w:t xml:space="preserve"> </w:t>
      </w:r>
      <w:r w:rsidRPr="007370DC">
        <w:t>&amp;</w:t>
      </w:r>
      <w:r w:rsidR="007370DC">
        <w:t xml:space="preserve"> </w:t>
      </w:r>
      <w:r w:rsidRPr="007370DC">
        <w:t>Smith,</w:t>
      </w:r>
      <w:r w:rsidR="007370DC">
        <w:t xml:space="preserve"> </w:t>
      </w:r>
      <w:r w:rsidRPr="007370DC">
        <w:t>G.</w:t>
      </w:r>
      <w:r w:rsidR="007370DC">
        <w:t xml:space="preserve"> </w:t>
      </w:r>
      <w:r w:rsidRPr="007370DC">
        <w:t>A</w:t>
      </w:r>
      <w:r w:rsidR="007370DC">
        <w:t xml:space="preserve"> </w:t>
      </w:r>
      <w:r w:rsidRPr="007370DC">
        <w:t>novel</w:t>
      </w:r>
      <w:r w:rsidR="007370DC">
        <w:t xml:space="preserve"> </w:t>
      </w:r>
      <w:r w:rsidRPr="007370DC">
        <w:t>ECG-biomarker</w:t>
      </w:r>
      <w:r w:rsidR="007370DC">
        <w:t xml:space="preserve"> </w:t>
      </w:r>
      <w:r w:rsidRPr="007370DC">
        <w:t>for</w:t>
      </w:r>
      <w:r w:rsidR="007370DC">
        <w:t xml:space="preserve"> </w:t>
      </w:r>
      <w:r w:rsidRPr="007370DC">
        <w:t>cardiac</w:t>
      </w:r>
      <w:r w:rsidR="007370DC">
        <w:t xml:space="preserve"> </w:t>
      </w:r>
      <w:r w:rsidRPr="007370DC">
        <w:t>arrest</w:t>
      </w:r>
      <w:r w:rsidR="007370DC">
        <w:t xml:space="preserve"> </w:t>
      </w:r>
      <w:r w:rsidRPr="007370DC">
        <w:t>during</w:t>
      </w:r>
      <w:r w:rsidR="007370DC">
        <w:t xml:space="preserve"> </w:t>
      </w:r>
      <w:r w:rsidRPr="007370DC">
        <w:t>hypothermia.</w:t>
      </w:r>
      <w:r w:rsidR="007370DC">
        <w:t xml:space="preserve"> </w:t>
      </w:r>
      <w:r w:rsidRPr="007370DC">
        <w:rPr>
          <w:i/>
        </w:rPr>
        <w:t>Scandinavian</w:t>
      </w:r>
      <w:r w:rsidR="007370DC">
        <w:rPr>
          <w:i/>
        </w:rPr>
        <w:t xml:space="preserve"> </w:t>
      </w:r>
      <w:r w:rsidRPr="007370DC">
        <w:rPr>
          <w:i/>
        </w:rPr>
        <w:t>Journal</w:t>
      </w:r>
      <w:r w:rsidR="007370DC">
        <w:rPr>
          <w:i/>
        </w:rPr>
        <w:t xml:space="preserve"> </w:t>
      </w:r>
      <w:r w:rsidRPr="007370DC">
        <w:rPr>
          <w:i/>
        </w:rPr>
        <w:t>of</w:t>
      </w:r>
      <w:r w:rsidR="007370DC">
        <w:rPr>
          <w:i/>
        </w:rPr>
        <w:t xml:space="preserve"> </w:t>
      </w:r>
      <w:r w:rsidRPr="007370DC">
        <w:rPr>
          <w:i/>
        </w:rPr>
        <w:t>Trauma</w:t>
      </w:r>
      <w:r w:rsidR="007370DC">
        <w:rPr>
          <w:i/>
        </w:rPr>
        <w:t xml:space="preserve"> </w:t>
      </w:r>
      <w:r w:rsidRPr="007370DC">
        <w:rPr>
          <w:i/>
        </w:rPr>
        <w:t>Resuscitation</w:t>
      </w:r>
      <w:r w:rsidR="007370DC">
        <w:rPr>
          <w:i/>
        </w:rPr>
        <w:t xml:space="preserve"> </w:t>
      </w:r>
      <w:r w:rsidRPr="007370DC">
        <w:rPr>
          <w:i/>
        </w:rPr>
        <w:t>&amp;</w:t>
      </w:r>
      <w:r w:rsidR="007370DC">
        <w:rPr>
          <w:i/>
        </w:rPr>
        <w:t xml:space="preserve"> </w:t>
      </w:r>
      <w:r w:rsidRPr="007370DC">
        <w:rPr>
          <w:i/>
        </w:rPr>
        <w:t>Emergency</w:t>
      </w:r>
      <w:r w:rsidR="007370DC">
        <w:rPr>
          <w:i/>
        </w:rPr>
        <w:t xml:space="preserve"> </w:t>
      </w:r>
      <w:r w:rsidRPr="007370DC">
        <w:rPr>
          <w:i/>
        </w:rPr>
        <w:t>Medicine.</w:t>
      </w:r>
      <w:r w:rsidR="007370DC">
        <w:t xml:space="preserve"> </w:t>
      </w:r>
      <w:r w:rsidRPr="007370DC">
        <w:rPr>
          <w:b/>
        </w:rPr>
        <w:t>28</w:t>
      </w:r>
      <w:r w:rsidR="007370DC">
        <w:t xml:space="preserve"> </w:t>
      </w:r>
      <w:r w:rsidRPr="007370DC">
        <w:t>(1),</w:t>
      </w:r>
      <w:r w:rsidR="007370DC">
        <w:t xml:space="preserve"> </w:t>
      </w:r>
      <w:r w:rsidRPr="007370DC">
        <w:t>27,</w:t>
      </w:r>
      <w:r w:rsidR="007370DC">
        <w:t xml:space="preserve"> </w:t>
      </w:r>
      <w:r w:rsidRPr="007370DC">
        <w:t>doi:10.1186/s13049-020-00721-0,</w:t>
      </w:r>
      <w:r w:rsidR="007370DC">
        <w:t xml:space="preserve"> </w:t>
      </w:r>
      <w:r w:rsidRPr="007370DC">
        <w:t>(2020).</w:t>
      </w:r>
    </w:p>
    <w:p w14:paraId="3C3B068F" w14:textId="77777777" w:rsidR="00421C2B" w:rsidRPr="007370DC" w:rsidRDefault="007C1CE4" w:rsidP="007370DC">
      <w:pPr>
        <w:contextualSpacing/>
        <w:rPr>
          <w:rFonts w:eastAsia="SimSun"/>
          <w:color w:val="auto"/>
          <w:highlight w:val="yellow"/>
          <w:lang w:eastAsia="zh-CN"/>
        </w:rPr>
      </w:pPr>
      <w:r w:rsidRPr="007370DC">
        <w:rPr>
          <w:rFonts w:eastAsia="SimSun"/>
          <w:color w:val="auto"/>
          <w:highlight w:val="yellow"/>
          <w:lang w:eastAsia="zh-CN"/>
        </w:rPr>
        <w:fldChar w:fldCharType="end"/>
      </w:r>
    </w:p>
    <w:sectPr w:rsidR="00421C2B" w:rsidRPr="007370DC">
      <w:head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FB3F65B" w14:textId="77777777" w:rsidR="002C15D1" w:rsidRDefault="002C15D1">
      <w:r>
        <w:separator/>
      </w:r>
    </w:p>
  </w:endnote>
  <w:endnote w:type="continuationSeparator" w:id="0">
    <w:p w14:paraId="4A9118B6" w14:textId="77777777" w:rsidR="002C15D1" w:rsidRDefault="002C15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default"/>
    <w:sig w:usb0="00000000" w:usb1="00000000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51DD05C" w14:textId="77777777" w:rsidR="00421C2B" w:rsidRDefault="007C1CE4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ABD77D7" w14:textId="77777777" w:rsidR="002C15D1" w:rsidRDefault="002C15D1">
      <w:r>
        <w:separator/>
      </w:r>
    </w:p>
  </w:footnote>
  <w:footnote w:type="continuationSeparator" w:id="0">
    <w:p w14:paraId="5EF0E86B" w14:textId="77777777" w:rsidR="002C15D1" w:rsidRDefault="002C15D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31FE2F" w14:textId="77777777" w:rsidR="00421C2B" w:rsidRDefault="007C1CE4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04F2FB9" w14:textId="77777777" w:rsidR="00421C2B" w:rsidRDefault="00421C2B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95729E31"/>
    <w:multiLevelType w:val="singleLevel"/>
    <w:tmpl w:val="95729E31"/>
    <w:lvl w:ilvl="0">
      <w:start w:val="1"/>
      <w:numFmt w:val="upperLetter"/>
      <w:suff w:val="space"/>
      <w:lvlText w:val="(%1)"/>
      <w:lvlJc w:val="left"/>
    </w:lvl>
  </w:abstractNum>
  <w:abstractNum w:abstractNumId="1" w15:restartNumberingAfterBreak="0">
    <w:nsid w:val="09445821"/>
    <w:multiLevelType w:val="singleLevel"/>
    <w:tmpl w:val="09445821"/>
    <w:lvl w:ilvl="0">
      <w:start w:val="1"/>
      <w:numFmt w:val="upperLetter"/>
      <w:suff w:val="space"/>
      <w:lvlText w:val="(%1)"/>
      <w:lvlJc w:val="left"/>
    </w:lvl>
  </w:abstractNum>
  <w:abstractNum w:abstractNumId="2" w15:restartNumberingAfterBreak="0">
    <w:nsid w:val="25277327"/>
    <w:multiLevelType w:val="multilevel"/>
    <w:tmpl w:val="25277327"/>
    <w:lvl w:ilvl="0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4BB2193"/>
    <w:multiLevelType w:val="multilevel"/>
    <w:tmpl w:val="FF16AD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68" w:hanging="408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5FE77862"/>
    <w:multiLevelType w:val="multilevel"/>
    <w:tmpl w:val="1766EF0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balanceSingleByteDoubleByteWidth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QyNbAwsDC0MLYwsDRU0lEKTi0uzszPAykwNKoFAPGZwI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20200827&lt;/Style&gt;&lt;LeftDelim&gt;{&lt;/LeftDelim&gt;&lt;RightDelim&gt;}&lt;/RightDelim&gt;&lt;FontName&gt;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9wv9rxzw2sr9eevw7v02vfd9p9t0apdxss&quot;&gt;huxitong&lt;record-ids&gt;&lt;item&gt;46&lt;/item&gt;&lt;item&gt;47&lt;/item&gt;&lt;item&gt;49&lt;/item&gt;&lt;item&gt;50&lt;/item&gt;&lt;item&gt;51&lt;/item&gt;&lt;item&gt;52&lt;/item&gt;&lt;item&gt;53&lt;/item&gt;&lt;item&gt;54&lt;/item&gt;&lt;item&gt;56&lt;/item&gt;&lt;item&gt;57&lt;/item&gt;&lt;item&gt;58&lt;/item&gt;&lt;item&gt;59&lt;/item&gt;&lt;item&gt;61&lt;/item&gt;&lt;item&gt;62&lt;/item&gt;&lt;item&gt;63&lt;/item&gt;&lt;item&gt;66&lt;/item&gt;&lt;item&gt;67&lt;/item&gt;&lt;item&gt;68&lt;/item&gt;&lt;item&gt;70&lt;/item&gt;&lt;item&gt;71&lt;/item&gt;&lt;item&gt;72&lt;/item&gt;&lt;item&gt;73&lt;/item&gt;&lt;item&gt;74&lt;/item&gt;&lt;item&gt;125&lt;/item&gt;&lt;item&gt;126&lt;/item&gt;&lt;item&gt;127&lt;/item&gt;&lt;item&gt;130&lt;/item&gt;&lt;item&gt;131&lt;/item&gt;&lt;item&gt;133&lt;/item&gt;&lt;item&gt;134&lt;/item&gt;&lt;item&gt;135&lt;/item&gt;&lt;item&gt;136&lt;/item&gt;&lt;/record-ids&gt;&lt;/item&gt;&lt;/Libraries&gt;"/>
  </w:docVars>
  <w:rsids>
    <w:rsidRoot w:val="00EE705F"/>
    <w:rsid w:val="00001169"/>
    <w:rsid w:val="00001806"/>
    <w:rsid w:val="00005815"/>
    <w:rsid w:val="0000688C"/>
    <w:rsid w:val="00006E68"/>
    <w:rsid w:val="00007DBC"/>
    <w:rsid w:val="00007EA1"/>
    <w:rsid w:val="000100F0"/>
    <w:rsid w:val="0001099C"/>
    <w:rsid w:val="0001229E"/>
    <w:rsid w:val="000129B2"/>
    <w:rsid w:val="00012FF9"/>
    <w:rsid w:val="0001389C"/>
    <w:rsid w:val="00014314"/>
    <w:rsid w:val="00015DD2"/>
    <w:rsid w:val="00020184"/>
    <w:rsid w:val="000212AE"/>
    <w:rsid w:val="00021434"/>
    <w:rsid w:val="00021774"/>
    <w:rsid w:val="00021DF3"/>
    <w:rsid w:val="00023869"/>
    <w:rsid w:val="00024598"/>
    <w:rsid w:val="00025E8D"/>
    <w:rsid w:val="000279B0"/>
    <w:rsid w:val="00032769"/>
    <w:rsid w:val="0003311E"/>
    <w:rsid w:val="00037B58"/>
    <w:rsid w:val="00051B73"/>
    <w:rsid w:val="000575CF"/>
    <w:rsid w:val="00060ABE"/>
    <w:rsid w:val="00061A50"/>
    <w:rsid w:val="0006361B"/>
    <w:rsid w:val="00064104"/>
    <w:rsid w:val="00064F32"/>
    <w:rsid w:val="000652E3"/>
    <w:rsid w:val="00066025"/>
    <w:rsid w:val="00067A8F"/>
    <w:rsid w:val="000701D1"/>
    <w:rsid w:val="00071F05"/>
    <w:rsid w:val="00080A20"/>
    <w:rsid w:val="000820A4"/>
    <w:rsid w:val="00082796"/>
    <w:rsid w:val="00082DF4"/>
    <w:rsid w:val="00086FF5"/>
    <w:rsid w:val="00087C0A"/>
    <w:rsid w:val="00091788"/>
    <w:rsid w:val="000928D9"/>
    <w:rsid w:val="0009368A"/>
    <w:rsid w:val="00093BC4"/>
    <w:rsid w:val="000943E6"/>
    <w:rsid w:val="00097929"/>
    <w:rsid w:val="000A0F2D"/>
    <w:rsid w:val="000A1E80"/>
    <w:rsid w:val="000A3B70"/>
    <w:rsid w:val="000A5153"/>
    <w:rsid w:val="000B10AE"/>
    <w:rsid w:val="000B30BF"/>
    <w:rsid w:val="000B566B"/>
    <w:rsid w:val="000B595C"/>
    <w:rsid w:val="000B662E"/>
    <w:rsid w:val="000B6783"/>
    <w:rsid w:val="000B7294"/>
    <w:rsid w:val="000B75D0"/>
    <w:rsid w:val="000B7CFF"/>
    <w:rsid w:val="000C1CF8"/>
    <w:rsid w:val="000C2040"/>
    <w:rsid w:val="000C2BDD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3816"/>
    <w:rsid w:val="000E4F77"/>
    <w:rsid w:val="000F186B"/>
    <w:rsid w:val="000F265C"/>
    <w:rsid w:val="000F3671"/>
    <w:rsid w:val="000F3AFA"/>
    <w:rsid w:val="000F5712"/>
    <w:rsid w:val="000F6611"/>
    <w:rsid w:val="000F7E22"/>
    <w:rsid w:val="00107554"/>
    <w:rsid w:val="001075E9"/>
    <w:rsid w:val="001104F3"/>
    <w:rsid w:val="00112EEB"/>
    <w:rsid w:val="00115332"/>
    <w:rsid w:val="001173FF"/>
    <w:rsid w:val="0012563A"/>
    <w:rsid w:val="001256B3"/>
    <w:rsid w:val="001264DE"/>
    <w:rsid w:val="00126DBD"/>
    <w:rsid w:val="00127A6E"/>
    <w:rsid w:val="00127FEA"/>
    <w:rsid w:val="001313A7"/>
    <w:rsid w:val="0013276F"/>
    <w:rsid w:val="001342B5"/>
    <w:rsid w:val="0013621E"/>
    <w:rsid w:val="0013642E"/>
    <w:rsid w:val="00142EFE"/>
    <w:rsid w:val="00152A23"/>
    <w:rsid w:val="00156B11"/>
    <w:rsid w:val="00160CC4"/>
    <w:rsid w:val="00161F5B"/>
    <w:rsid w:val="00162698"/>
    <w:rsid w:val="00162CB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80274"/>
    <w:rsid w:val="00180F90"/>
    <w:rsid w:val="0018614E"/>
    <w:rsid w:val="001911FF"/>
    <w:rsid w:val="00192006"/>
    <w:rsid w:val="00193180"/>
    <w:rsid w:val="0019530C"/>
    <w:rsid w:val="00196792"/>
    <w:rsid w:val="001B1519"/>
    <w:rsid w:val="001B2E2D"/>
    <w:rsid w:val="001B31A7"/>
    <w:rsid w:val="001B5CD2"/>
    <w:rsid w:val="001C0BEE"/>
    <w:rsid w:val="001C1E49"/>
    <w:rsid w:val="001C27C1"/>
    <w:rsid w:val="001C2A98"/>
    <w:rsid w:val="001C3B86"/>
    <w:rsid w:val="001C4D95"/>
    <w:rsid w:val="001C7A79"/>
    <w:rsid w:val="001D0546"/>
    <w:rsid w:val="001D1F34"/>
    <w:rsid w:val="001D3B42"/>
    <w:rsid w:val="001D3D7D"/>
    <w:rsid w:val="001D3FFF"/>
    <w:rsid w:val="001D4997"/>
    <w:rsid w:val="001D625F"/>
    <w:rsid w:val="001D68A4"/>
    <w:rsid w:val="001D7576"/>
    <w:rsid w:val="001E0D24"/>
    <w:rsid w:val="001E0E3F"/>
    <w:rsid w:val="001E14A0"/>
    <w:rsid w:val="001E50B2"/>
    <w:rsid w:val="001E7376"/>
    <w:rsid w:val="001F07B4"/>
    <w:rsid w:val="001F225C"/>
    <w:rsid w:val="00200792"/>
    <w:rsid w:val="00201CFA"/>
    <w:rsid w:val="0020220D"/>
    <w:rsid w:val="00202448"/>
    <w:rsid w:val="00202D15"/>
    <w:rsid w:val="00204E9A"/>
    <w:rsid w:val="00205B3F"/>
    <w:rsid w:val="00212EAE"/>
    <w:rsid w:val="00214BEE"/>
    <w:rsid w:val="00217AFF"/>
    <w:rsid w:val="002205B8"/>
    <w:rsid w:val="00225720"/>
    <w:rsid w:val="002259E5"/>
    <w:rsid w:val="00226140"/>
    <w:rsid w:val="002274F3"/>
    <w:rsid w:val="0023094C"/>
    <w:rsid w:val="002328E5"/>
    <w:rsid w:val="00233484"/>
    <w:rsid w:val="00234303"/>
    <w:rsid w:val="00234BE3"/>
    <w:rsid w:val="00235A90"/>
    <w:rsid w:val="0023624F"/>
    <w:rsid w:val="00240E56"/>
    <w:rsid w:val="00240E8A"/>
    <w:rsid w:val="00241E48"/>
    <w:rsid w:val="0024214E"/>
    <w:rsid w:val="00242623"/>
    <w:rsid w:val="0024426A"/>
    <w:rsid w:val="00250558"/>
    <w:rsid w:val="00251098"/>
    <w:rsid w:val="0025357C"/>
    <w:rsid w:val="002567BE"/>
    <w:rsid w:val="002605D1"/>
    <w:rsid w:val="00260652"/>
    <w:rsid w:val="00261F25"/>
    <w:rsid w:val="002648A9"/>
    <w:rsid w:val="0026536F"/>
    <w:rsid w:val="0026553C"/>
    <w:rsid w:val="00265ED7"/>
    <w:rsid w:val="002661A0"/>
    <w:rsid w:val="0026790A"/>
    <w:rsid w:val="00267DD5"/>
    <w:rsid w:val="00272B75"/>
    <w:rsid w:val="00272EC5"/>
    <w:rsid w:val="00274A0A"/>
    <w:rsid w:val="00277593"/>
    <w:rsid w:val="00280877"/>
    <w:rsid w:val="00280909"/>
    <w:rsid w:val="00280918"/>
    <w:rsid w:val="0028263C"/>
    <w:rsid w:val="00282AF6"/>
    <w:rsid w:val="0028596A"/>
    <w:rsid w:val="00287085"/>
    <w:rsid w:val="00287DC0"/>
    <w:rsid w:val="00290AF9"/>
    <w:rsid w:val="00291131"/>
    <w:rsid w:val="002967CF"/>
    <w:rsid w:val="00297788"/>
    <w:rsid w:val="002A3285"/>
    <w:rsid w:val="002A34F9"/>
    <w:rsid w:val="002A4248"/>
    <w:rsid w:val="002A484B"/>
    <w:rsid w:val="002A64A6"/>
    <w:rsid w:val="002B1FE3"/>
    <w:rsid w:val="002B3301"/>
    <w:rsid w:val="002B645A"/>
    <w:rsid w:val="002B65AC"/>
    <w:rsid w:val="002C1445"/>
    <w:rsid w:val="002C15D1"/>
    <w:rsid w:val="002C47D4"/>
    <w:rsid w:val="002D00D0"/>
    <w:rsid w:val="002D0F38"/>
    <w:rsid w:val="002D77E3"/>
    <w:rsid w:val="002F2859"/>
    <w:rsid w:val="002F4149"/>
    <w:rsid w:val="002F6E3C"/>
    <w:rsid w:val="0030117D"/>
    <w:rsid w:val="00301F30"/>
    <w:rsid w:val="003038FD"/>
    <w:rsid w:val="00303C87"/>
    <w:rsid w:val="003108E5"/>
    <w:rsid w:val="003115A8"/>
    <w:rsid w:val="003120CB"/>
    <w:rsid w:val="003176B9"/>
    <w:rsid w:val="00320153"/>
    <w:rsid w:val="00320367"/>
    <w:rsid w:val="00322871"/>
    <w:rsid w:val="00326260"/>
    <w:rsid w:val="00326FB3"/>
    <w:rsid w:val="003316D4"/>
    <w:rsid w:val="003321B2"/>
    <w:rsid w:val="00332BBE"/>
    <w:rsid w:val="00333822"/>
    <w:rsid w:val="00333CDA"/>
    <w:rsid w:val="00336715"/>
    <w:rsid w:val="003401EC"/>
    <w:rsid w:val="00340DFD"/>
    <w:rsid w:val="003431E3"/>
    <w:rsid w:val="00344954"/>
    <w:rsid w:val="00345D4D"/>
    <w:rsid w:val="00345DE8"/>
    <w:rsid w:val="00350CD7"/>
    <w:rsid w:val="00352CE5"/>
    <w:rsid w:val="00360C17"/>
    <w:rsid w:val="00361642"/>
    <w:rsid w:val="003621C6"/>
    <w:rsid w:val="003622B8"/>
    <w:rsid w:val="00366B76"/>
    <w:rsid w:val="00373051"/>
    <w:rsid w:val="00373B8F"/>
    <w:rsid w:val="00376D95"/>
    <w:rsid w:val="00377FBB"/>
    <w:rsid w:val="0038413A"/>
    <w:rsid w:val="00385140"/>
    <w:rsid w:val="00393CC7"/>
    <w:rsid w:val="003943CC"/>
    <w:rsid w:val="00395D8D"/>
    <w:rsid w:val="00396302"/>
    <w:rsid w:val="003971F7"/>
    <w:rsid w:val="003A16FC"/>
    <w:rsid w:val="003A18C4"/>
    <w:rsid w:val="003A2C8A"/>
    <w:rsid w:val="003A3C8B"/>
    <w:rsid w:val="003A4FCD"/>
    <w:rsid w:val="003A66B5"/>
    <w:rsid w:val="003B0944"/>
    <w:rsid w:val="003B1593"/>
    <w:rsid w:val="003B4381"/>
    <w:rsid w:val="003C1043"/>
    <w:rsid w:val="003C1A30"/>
    <w:rsid w:val="003C5505"/>
    <w:rsid w:val="003C6779"/>
    <w:rsid w:val="003C71BE"/>
    <w:rsid w:val="003D033C"/>
    <w:rsid w:val="003D0E32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3384"/>
    <w:rsid w:val="003E355F"/>
    <w:rsid w:val="003E3CA4"/>
    <w:rsid w:val="003E548E"/>
    <w:rsid w:val="003E6DD0"/>
    <w:rsid w:val="003F5109"/>
    <w:rsid w:val="004042AD"/>
    <w:rsid w:val="00407EC8"/>
    <w:rsid w:val="0041110A"/>
    <w:rsid w:val="00411624"/>
    <w:rsid w:val="004148E1"/>
    <w:rsid w:val="00414CFA"/>
    <w:rsid w:val="00415EC0"/>
    <w:rsid w:val="00420BE9"/>
    <w:rsid w:val="00421C2B"/>
    <w:rsid w:val="00423AD8"/>
    <w:rsid w:val="00423FDD"/>
    <w:rsid w:val="00424C85"/>
    <w:rsid w:val="004260BD"/>
    <w:rsid w:val="0043012F"/>
    <w:rsid w:val="00430F1F"/>
    <w:rsid w:val="004326EA"/>
    <w:rsid w:val="00434B92"/>
    <w:rsid w:val="00437C75"/>
    <w:rsid w:val="00440BA8"/>
    <w:rsid w:val="0044434C"/>
    <w:rsid w:val="0044456B"/>
    <w:rsid w:val="00447BD1"/>
    <w:rsid w:val="004507F3"/>
    <w:rsid w:val="00450AF4"/>
    <w:rsid w:val="00456A57"/>
    <w:rsid w:val="00457B86"/>
    <w:rsid w:val="00460377"/>
    <w:rsid w:val="004607DE"/>
    <w:rsid w:val="004671C7"/>
    <w:rsid w:val="00472F4D"/>
    <w:rsid w:val="004730BF"/>
    <w:rsid w:val="00474DCB"/>
    <w:rsid w:val="0047535C"/>
    <w:rsid w:val="00475ACB"/>
    <w:rsid w:val="004762F6"/>
    <w:rsid w:val="00485870"/>
    <w:rsid w:val="00485FE8"/>
    <w:rsid w:val="00492473"/>
    <w:rsid w:val="00492575"/>
    <w:rsid w:val="00492EB5"/>
    <w:rsid w:val="00494F77"/>
    <w:rsid w:val="004964DF"/>
    <w:rsid w:val="00497721"/>
    <w:rsid w:val="004A0229"/>
    <w:rsid w:val="004A0568"/>
    <w:rsid w:val="004A35D2"/>
    <w:rsid w:val="004A5D8E"/>
    <w:rsid w:val="004A71E4"/>
    <w:rsid w:val="004A7FD9"/>
    <w:rsid w:val="004B2F00"/>
    <w:rsid w:val="004B667A"/>
    <w:rsid w:val="004B6E31"/>
    <w:rsid w:val="004C1D66"/>
    <w:rsid w:val="004C31D7"/>
    <w:rsid w:val="004C4790"/>
    <w:rsid w:val="004C4AD2"/>
    <w:rsid w:val="004C6981"/>
    <w:rsid w:val="004D1F21"/>
    <w:rsid w:val="004D268C"/>
    <w:rsid w:val="004D3B43"/>
    <w:rsid w:val="004D45E4"/>
    <w:rsid w:val="004D59D8"/>
    <w:rsid w:val="004D5DA1"/>
    <w:rsid w:val="004D6661"/>
    <w:rsid w:val="004D7910"/>
    <w:rsid w:val="004E150F"/>
    <w:rsid w:val="004E1DCA"/>
    <w:rsid w:val="004E23A1"/>
    <w:rsid w:val="004E3489"/>
    <w:rsid w:val="004E358A"/>
    <w:rsid w:val="004E3AFA"/>
    <w:rsid w:val="004E6588"/>
    <w:rsid w:val="004F0047"/>
    <w:rsid w:val="004F200F"/>
    <w:rsid w:val="004F2742"/>
    <w:rsid w:val="00500B13"/>
    <w:rsid w:val="00502A0A"/>
    <w:rsid w:val="00507C50"/>
    <w:rsid w:val="005129E1"/>
    <w:rsid w:val="00514D40"/>
    <w:rsid w:val="00517C3A"/>
    <w:rsid w:val="00520AE9"/>
    <w:rsid w:val="00527BF4"/>
    <w:rsid w:val="00531321"/>
    <w:rsid w:val="005324BE"/>
    <w:rsid w:val="00534F6C"/>
    <w:rsid w:val="00535994"/>
    <w:rsid w:val="0053646D"/>
    <w:rsid w:val="00536D67"/>
    <w:rsid w:val="00540AAD"/>
    <w:rsid w:val="00543EC1"/>
    <w:rsid w:val="00546458"/>
    <w:rsid w:val="0055087C"/>
    <w:rsid w:val="00553413"/>
    <w:rsid w:val="00553DAC"/>
    <w:rsid w:val="0055467D"/>
    <w:rsid w:val="00555983"/>
    <w:rsid w:val="00560E31"/>
    <w:rsid w:val="00561BDA"/>
    <w:rsid w:val="00567DBF"/>
    <w:rsid w:val="00581B23"/>
    <w:rsid w:val="0058219C"/>
    <w:rsid w:val="00582319"/>
    <w:rsid w:val="005858F1"/>
    <w:rsid w:val="0058707F"/>
    <w:rsid w:val="00591DBD"/>
    <w:rsid w:val="005925A0"/>
    <w:rsid w:val="005931FE"/>
    <w:rsid w:val="00596242"/>
    <w:rsid w:val="005A0028"/>
    <w:rsid w:val="005A0ACC"/>
    <w:rsid w:val="005A2F7A"/>
    <w:rsid w:val="005A5522"/>
    <w:rsid w:val="005A6B79"/>
    <w:rsid w:val="005B0072"/>
    <w:rsid w:val="005B0732"/>
    <w:rsid w:val="005B16A5"/>
    <w:rsid w:val="005B38A0"/>
    <w:rsid w:val="005B491C"/>
    <w:rsid w:val="005B4DBF"/>
    <w:rsid w:val="005B5DE2"/>
    <w:rsid w:val="005B674C"/>
    <w:rsid w:val="005C1CF6"/>
    <w:rsid w:val="005C24F2"/>
    <w:rsid w:val="005C749F"/>
    <w:rsid w:val="005C7561"/>
    <w:rsid w:val="005D1084"/>
    <w:rsid w:val="005D1E57"/>
    <w:rsid w:val="005D2F57"/>
    <w:rsid w:val="005D34F6"/>
    <w:rsid w:val="005D4F1A"/>
    <w:rsid w:val="005E1884"/>
    <w:rsid w:val="005F373A"/>
    <w:rsid w:val="005F4F87"/>
    <w:rsid w:val="005F6B0E"/>
    <w:rsid w:val="005F760E"/>
    <w:rsid w:val="005F7B1D"/>
    <w:rsid w:val="0060222A"/>
    <w:rsid w:val="00606602"/>
    <w:rsid w:val="006070C4"/>
    <w:rsid w:val="00610A0A"/>
    <w:rsid w:val="00610C21"/>
    <w:rsid w:val="00611907"/>
    <w:rsid w:val="00613116"/>
    <w:rsid w:val="0061716A"/>
    <w:rsid w:val="006202A6"/>
    <w:rsid w:val="006202AA"/>
    <w:rsid w:val="0062054B"/>
    <w:rsid w:val="00620926"/>
    <w:rsid w:val="00621C4E"/>
    <w:rsid w:val="006235B5"/>
    <w:rsid w:val="00624EAE"/>
    <w:rsid w:val="006305D7"/>
    <w:rsid w:val="00632F63"/>
    <w:rsid w:val="00633A01"/>
    <w:rsid w:val="00633B97"/>
    <w:rsid w:val="006341F7"/>
    <w:rsid w:val="0063444D"/>
    <w:rsid w:val="00634585"/>
    <w:rsid w:val="00634BC6"/>
    <w:rsid w:val="00635014"/>
    <w:rsid w:val="006369CE"/>
    <w:rsid w:val="006411CA"/>
    <w:rsid w:val="00643E6F"/>
    <w:rsid w:val="006450C9"/>
    <w:rsid w:val="0064605E"/>
    <w:rsid w:val="00657BC4"/>
    <w:rsid w:val="006619C8"/>
    <w:rsid w:val="00671710"/>
    <w:rsid w:val="006733B3"/>
    <w:rsid w:val="00673414"/>
    <w:rsid w:val="006744E3"/>
    <w:rsid w:val="00675688"/>
    <w:rsid w:val="00676079"/>
    <w:rsid w:val="00676ECD"/>
    <w:rsid w:val="00677D0A"/>
    <w:rsid w:val="0068185F"/>
    <w:rsid w:val="00690856"/>
    <w:rsid w:val="006A01CF"/>
    <w:rsid w:val="006A4494"/>
    <w:rsid w:val="006A60DD"/>
    <w:rsid w:val="006A7283"/>
    <w:rsid w:val="006B0679"/>
    <w:rsid w:val="006B074C"/>
    <w:rsid w:val="006B3B84"/>
    <w:rsid w:val="006B4E7C"/>
    <w:rsid w:val="006B5D8C"/>
    <w:rsid w:val="006B72D4"/>
    <w:rsid w:val="006C11CC"/>
    <w:rsid w:val="006C1AEB"/>
    <w:rsid w:val="006C24D9"/>
    <w:rsid w:val="006C3F28"/>
    <w:rsid w:val="006C57FE"/>
    <w:rsid w:val="006C668E"/>
    <w:rsid w:val="006D11D3"/>
    <w:rsid w:val="006D389D"/>
    <w:rsid w:val="006E4B63"/>
    <w:rsid w:val="006F06E4"/>
    <w:rsid w:val="006F387D"/>
    <w:rsid w:val="006F7B41"/>
    <w:rsid w:val="00702B5D"/>
    <w:rsid w:val="00703ED2"/>
    <w:rsid w:val="007042C6"/>
    <w:rsid w:val="00706E68"/>
    <w:rsid w:val="00707B8D"/>
    <w:rsid w:val="007102ED"/>
    <w:rsid w:val="00713636"/>
    <w:rsid w:val="00714B8C"/>
    <w:rsid w:val="0071675D"/>
    <w:rsid w:val="00717736"/>
    <w:rsid w:val="00720FF6"/>
    <w:rsid w:val="00721A6A"/>
    <w:rsid w:val="007250ED"/>
    <w:rsid w:val="007273DD"/>
    <w:rsid w:val="00732B47"/>
    <w:rsid w:val="00735CF5"/>
    <w:rsid w:val="007370DC"/>
    <w:rsid w:val="00737450"/>
    <w:rsid w:val="0074063A"/>
    <w:rsid w:val="00741A1D"/>
    <w:rsid w:val="00742AA4"/>
    <w:rsid w:val="00742DB9"/>
    <w:rsid w:val="00743BA1"/>
    <w:rsid w:val="00745F1E"/>
    <w:rsid w:val="007515FE"/>
    <w:rsid w:val="007601D0"/>
    <w:rsid w:val="007603BB"/>
    <w:rsid w:val="0076109D"/>
    <w:rsid w:val="00767107"/>
    <w:rsid w:val="00773617"/>
    <w:rsid w:val="00773BFD"/>
    <w:rsid w:val="007743B3"/>
    <w:rsid w:val="00774490"/>
    <w:rsid w:val="0077581E"/>
    <w:rsid w:val="007819FF"/>
    <w:rsid w:val="0078360C"/>
    <w:rsid w:val="00784A4C"/>
    <w:rsid w:val="00784BC6"/>
    <w:rsid w:val="0078523D"/>
    <w:rsid w:val="00793119"/>
    <w:rsid w:val="007931DF"/>
    <w:rsid w:val="00797AB3"/>
    <w:rsid w:val="007A0172"/>
    <w:rsid w:val="007A1804"/>
    <w:rsid w:val="007A215A"/>
    <w:rsid w:val="007A2511"/>
    <w:rsid w:val="007A260E"/>
    <w:rsid w:val="007A4D4C"/>
    <w:rsid w:val="007A4DD6"/>
    <w:rsid w:val="007A57C7"/>
    <w:rsid w:val="007A5CB9"/>
    <w:rsid w:val="007B20AE"/>
    <w:rsid w:val="007B6B07"/>
    <w:rsid w:val="007B6D43"/>
    <w:rsid w:val="007B749A"/>
    <w:rsid w:val="007B7C6E"/>
    <w:rsid w:val="007C1CE4"/>
    <w:rsid w:val="007C3040"/>
    <w:rsid w:val="007C546D"/>
    <w:rsid w:val="007D3ECE"/>
    <w:rsid w:val="007D44D7"/>
    <w:rsid w:val="007D621A"/>
    <w:rsid w:val="007E058A"/>
    <w:rsid w:val="007E2887"/>
    <w:rsid w:val="007E5278"/>
    <w:rsid w:val="007E749C"/>
    <w:rsid w:val="007F1B5C"/>
    <w:rsid w:val="00801257"/>
    <w:rsid w:val="00801E3B"/>
    <w:rsid w:val="00803B0A"/>
    <w:rsid w:val="00804DED"/>
    <w:rsid w:val="00805B96"/>
    <w:rsid w:val="008105BE"/>
    <w:rsid w:val="0081082A"/>
    <w:rsid w:val="008115A5"/>
    <w:rsid w:val="00811D46"/>
    <w:rsid w:val="0081415D"/>
    <w:rsid w:val="00820229"/>
    <w:rsid w:val="00820824"/>
    <w:rsid w:val="00822448"/>
    <w:rsid w:val="008229A9"/>
    <w:rsid w:val="00822ABE"/>
    <w:rsid w:val="008244D1"/>
    <w:rsid w:val="008247EB"/>
    <w:rsid w:val="008270A1"/>
    <w:rsid w:val="00827F51"/>
    <w:rsid w:val="0083104E"/>
    <w:rsid w:val="008343BE"/>
    <w:rsid w:val="00834F5D"/>
    <w:rsid w:val="00836535"/>
    <w:rsid w:val="00840FB4"/>
    <w:rsid w:val="008410B2"/>
    <w:rsid w:val="00841780"/>
    <w:rsid w:val="00841B72"/>
    <w:rsid w:val="00846B46"/>
    <w:rsid w:val="008500A0"/>
    <w:rsid w:val="008524E5"/>
    <w:rsid w:val="00852DC0"/>
    <w:rsid w:val="0085351C"/>
    <w:rsid w:val="0085435A"/>
    <w:rsid w:val="008549CA"/>
    <w:rsid w:val="00855013"/>
    <w:rsid w:val="008556C3"/>
    <w:rsid w:val="0085641D"/>
    <w:rsid w:val="0085687C"/>
    <w:rsid w:val="00861174"/>
    <w:rsid w:val="008611C1"/>
    <w:rsid w:val="00870645"/>
    <w:rsid w:val="008706C5"/>
    <w:rsid w:val="00873707"/>
    <w:rsid w:val="00874B02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97DA8"/>
    <w:rsid w:val="008A1531"/>
    <w:rsid w:val="008A3380"/>
    <w:rsid w:val="008A3F79"/>
    <w:rsid w:val="008A6697"/>
    <w:rsid w:val="008A6BC6"/>
    <w:rsid w:val="008A6E85"/>
    <w:rsid w:val="008A7A9C"/>
    <w:rsid w:val="008B0D2A"/>
    <w:rsid w:val="008B2B52"/>
    <w:rsid w:val="008B5218"/>
    <w:rsid w:val="008B6146"/>
    <w:rsid w:val="008B6B4C"/>
    <w:rsid w:val="008B7102"/>
    <w:rsid w:val="008B7DDD"/>
    <w:rsid w:val="008C3B7D"/>
    <w:rsid w:val="008C3D3B"/>
    <w:rsid w:val="008D0F90"/>
    <w:rsid w:val="008D3715"/>
    <w:rsid w:val="008D5465"/>
    <w:rsid w:val="008D5E61"/>
    <w:rsid w:val="008D7EB7"/>
    <w:rsid w:val="008D7EC5"/>
    <w:rsid w:val="008E3684"/>
    <w:rsid w:val="008E57F5"/>
    <w:rsid w:val="008E7606"/>
    <w:rsid w:val="008F1960"/>
    <w:rsid w:val="008F1DAA"/>
    <w:rsid w:val="008F3EBD"/>
    <w:rsid w:val="008F60B2"/>
    <w:rsid w:val="008F6EBB"/>
    <w:rsid w:val="008F7C41"/>
    <w:rsid w:val="00901C70"/>
    <w:rsid w:val="009031E2"/>
    <w:rsid w:val="00910813"/>
    <w:rsid w:val="00911385"/>
    <w:rsid w:val="0091276C"/>
    <w:rsid w:val="009145BE"/>
    <w:rsid w:val="009165AC"/>
    <w:rsid w:val="00916FFC"/>
    <w:rsid w:val="00917419"/>
    <w:rsid w:val="0092053F"/>
    <w:rsid w:val="0092340A"/>
    <w:rsid w:val="00924D4B"/>
    <w:rsid w:val="00924DF5"/>
    <w:rsid w:val="009313D9"/>
    <w:rsid w:val="009341BE"/>
    <w:rsid w:val="009345DF"/>
    <w:rsid w:val="00935B7F"/>
    <w:rsid w:val="00941293"/>
    <w:rsid w:val="00941CAE"/>
    <w:rsid w:val="00945B0F"/>
    <w:rsid w:val="00946372"/>
    <w:rsid w:val="0095032B"/>
    <w:rsid w:val="00950B13"/>
    <w:rsid w:val="00950C17"/>
    <w:rsid w:val="00951FAF"/>
    <w:rsid w:val="00954740"/>
    <w:rsid w:val="00954B0A"/>
    <w:rsid w:val="009557BC"/>
    <w:rsid w:val="00955AE5"/>
    <w:rsid w:val="00961CF0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40E3"/>
    <w:rsid w:val="00974E15"/>
    <w:rsid w:val="00975573"/>
    <w:rsid w:val="00975817"/>
    <w:rsid w:val="00976D03"/>
    <w:rsid w:val="00977B30"/>
    <w:rsid w:val="00980DFD"/>
    <w:rsid w:val="00982F41"/>
    <w:rsid w:val="00985090"/>
    <w:rsid w:val="00987710"/>
    <w:rsid w:val="009904AB"/>
    <w:rsid w:val="0099358C"/>
    <w:rsid w:val="00995688"/>
    <w:rsid w:val="009958A6"/>
    <w:rsid w:val="00996456"/>
    <w:rsid w:val="009A04F5"/>
    <w:rsid w:val="009A07A0"/>
    <w:rsid w:val="009A15EF"/>
    <w:rsid w:val="009A38A5"/>
    <w:rsid w:val="009A5B73"/>
    <w:rsid w:val="009B04D4"/>
    <w:rsid w:val="009B118B"/>
    <w:rsid w:val="009B1737"/>
    <w:rsid w:val="009B1B0A"/>
    <w:rsid w:val="009B3D4B"/>
    <w:rsid w:val="009B4E63"/>
    <w:rsid w:val="009B4F8D"/>
    <w:rsid w:val="009B5B99"/>
    <w:rsid w:val="009B6EFC"/>
    <w:rsid w:val="009B7CD5"/>
    <w:rsid w:val="009C1FD0"/>
    <w:rsid w:val="009C2DF8"/>
    <w:rsid w:val="009C31BF"/>
    <w:rsid w:val="009C3298"/>
    <w:rsid w:val="009C68B7"/>
    <w:rsid w:val="009D0834"/>
    <w:rsid w:val="009D095A"/>
    <w:rsid w:val="009D0A1E"/>
    <w:rsid w:val="009D2864"/>
    <w:rsid w:val="009D2AE3"/>
    <w:rsid w:val="009D52BC"/>
    <w:rsid w:val="009D7D0A"/>
    <w:rsid w:val="009E09D9"/>
    <w:rsid w:val="009F01B1"/>
    <w:rsid w:val="009F0DBB"/>
    <w:rsid w:val="009F3887"/>
    <w:rsid w:val="009F40DC"/>
    <w:rsid w:val="009F659A"/>
    <w:rsid w:val="009F732B"/>
    <w:rsid w:val="00A01C49"/>
    <w:rsid w:val="00A01FE0"/>
    <w:rsid w:val="00A031F0"/>
    <w:rsid w:val="00A06945"/>
    <w:rsid w:val="00A10656"/>
    <w:rsid w:val="00A113C0"/>
    <w:rsid w:val="00A12FA6"/>
    <w:rsid w:val="00A1339B"/>
    <w:rsid w:val="00A14ABA"/>
    <w:rsid w:val="00A24CB6"/>
    <w:rsid w:val="00A25865"/>
    <w:rsid w:val="00A26CD2"/>
    <w:rsid w:val="00A27667"/>
    <w:rsid w:val="00A32979"/>
    <w:rsid w:val="00A34A67"/>
    <w:rsid w:val="00A37462"/>
    <w:rsid w:val="00A409E5"/>
    <w:rsid w:val="00A440D5"/>
    <w:rsid w:val="00A459E1"/>
    <w:rsid w:val="00A468CF"/>
    <w:rsid w:val="00A46AC4"/>
    <w:rsid w:val="00A478A5"/>
    <w:rsid w:val="00A52296"/>
    <w:rsid w:val="00A55661"/>
    <w:rsid w:val="00A61B70"/>
    <w:rsid w:val="00A61FA8"/>
    <w:rsid w:val="00A6342A"/>
    <w:rsid w:val="00A637F4"/>
    <w:rsid w:val="00A64DF2"/>
    <w:rsid w:val="00A65485"/>
    <w:rsid w:val="00A66E05"/>
    <w:rsid w:val="00A67655"/>
    <w:rsid w:val="00A70753"/>
    <w:rsid w:val="00A712D2"/>
    <w:rsid w:val="00A82C8A"/>
    <w:rsid w:val="00A8346B"/>
    <w:rsid w:val="00A852FF"/>
    <w:rsid w:val="00A87337"/>
    <w:rsid w:val="00A90C97"/>
    <w:rsid w:val="00A91CDF"/>
    <w:rsid w:val="00A925DC"/>
    <w:rsid w:val="00A9278A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00D6"/>
    <w:rsid w:val="00AB0593"/>
    <w:rsid w:val="00AB22E4"/>
    <w:rsid w:val="00AB30AE"/>
    <w:rsid w:val="00AB3145"/>
    <w:rsid w:val="00AB367A"/>
    <w:rsid w:val="00AB79FF"/>
    <w:rsid w:val="00AB7BF8"/>
    <w:rsid w:val="00AC01D1"/>
    <w:rsid w:val="00AC0AB2"/>
    <w:rsid w:val="00AC0E9F"/>
    <w:rsid w:val="00AC3B3D"/>
    <w:rsid w:val="00AC52A5"/>
    <w:rsid w:val="00AC6EFD"/>
    <w:rsid w:val="00AC7151"/>
    <w:rsid w:val="00AD398A"/>
    <w:rsid w:val="00AD460A"/>
    <w:rsid w:val="00AD6A05"/>
    <w:rsid w:val="00AE0792"/>
    <w:rsid w:val="00AE118B"/>
    <w:rsid w:val="00AE272B"/>
    <w:rsid w:val="00AE3E3A"/>
    <w:rsid w:val="00AE77B4"/>
    <w:rsid w:val="00AE7C1A"/>
    <w:rsid w:val="00AE7DF8"/>
    <w:rsid w:val="00AF05C6"/>
    <w:rsid w:val="00AF0D9C"/>
    <w:rsid w:val="00AF13AB"/>
    <w:rsid w:val="00AF1D36"/>
    <w:rsid w:val="00AF280B"/>
    <w:rsid w:val="00AF5F75"/>
    <w:rsid w:val="00AF6001"/>
    <w:rsid w:val="00AF63D6"/>
    <w:rsid w:val="00B01A16"/>
    <w:rsid w:val="00B02DFF"/>
    <w:rsid w:val="00B079FE"/>
    <w:rsid w:val="00B07F45"/>
    <w:rsid w:val="00B1021A"/>
    <w:rsid w:val="00B10271"/>
    <w:rsid w:val="00B11FA8"/>
    <w:rsid w:val="00B13D45"/>
    <w:rsid w:val="00B140D9"/>
    <w:rsid w:val="00B1481A"/>
    <w:rsid w:val="00B15A1F"/>
    <w:rsid w:val="00B15FE9"/>
    <w:rsid w:val="00B2148A"/>
    <w:rsid w:val="00B22067"/>
    <w:rsid w:val="00B220C2"/>
    <w:rsid w:val="00B22232"/>
    <w:rsid w:val="00B2276E"/>
    <w:rsid w:val="00B25B32"/>
    <w:rsid w:val="00B32616"/>
    <w:rsid w:val="00B36AF0"/>
    <w:rsid w:val="00B36C42"/>
    <w:rsid w:val="00B4215B"/>
    <w:rsid w:val="00B42183"/>
    <w:rsid w:val="00B42256"/>
    <w:rsid w:val="00B42EA7"/>
    <w:rsid w:val="00B443DA"/>
    <w:rsid w:val="00B51845"/>
    <w:rsid w:val="00B51923"/>
    <w:rsid w:val="00B5337C"/>
    <w:rsid w:val="00B53FDE"/>
    <w:rsid w:val="00B56397"/>
    <w:rsid w:val="00B571DA"/>
    <w:rsid w:val="00B6027B"/>
    <w:rsid w:val="00B6070F"/>
    <w:rsid w:val="00B6195D"/>
    <w:rsid w:val="00B61D73"/>
    <w:rsid w:val="00B636C8"/>
    <w:rsid w:val="00B65EDB"/>
    <w:rsid w:val="00B67AFF"/>
    <w:rsid w:val="00B67C41"/>
    <w:rsid w:val="00B70A55"/>
    <w:rsid w:val="00B70B59"/>
    <w:rsid w:val="00B73657"/>
    <w:rsid w:val="00B739B3"/>
    <w:rsid w:val="00B81B15"/>
    <w:rsid w:val="00B915AE"/>
    <w:rsid w:val="00B97D62"/>
    <w:rsid w:val="00BA11CC"/>
    <w:rsid w:val="00BA1735"/>
    <w:rsid w:val="00BA19FA"/>
    <w:rsid w:val="00BA4288"/>
    <w:rsid w:val="00BA75CF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C5BAA"/>
    <w:rsid w:val="00BC5E38"/>
    <w:rsid w:val="00BC5E7F"/>
    <w:rsid w:val="00BD201A"/>
    <w:rsid w:val="00BD2DC4"/>
    <w:rsid w:val="00BD2EF0"/>
    <w:rsid w:val="00BD60B4"/>
    <w:rsid w:val="00BD796B"/>
    <w:rsid w:val="00BE2825"/>
    <w:rsid w:val="00BE40C0"/>
    <w:rsid w:val="00BE445C"/>
    <w:rsid w:val="00BE5105"/>
    <w:rsid w:val="00BE5F4A"/>
    <w:rsid w:val="00BE7AEF"/>
    <w:rsid w:val="00BF09B0"/>
    <w:rsid w:val="00BF1544"/>
    <w:rsid w:val="00BF1B53"/>
    <w:rsid w:val="00BF246D"/>
    <w:rsid w:val="00BF2682"/>
    <w:rsid w:val="00C0021C"/>
    <w:rsid w:val="00C01BBF"/>
    <w:rsid w:val="00C06F06"/>
    <w:rsid w:val="00C07E93"/>
    <w:rsid w:val="00C1057F"/>
    <w:rsid w:val="00C17BFF"/>
    <w:rsid w:val="00C20FAD"/>
    <w:rsid w:val="00C2375F"/>
    <w:rsid w:val="00C240F4"/>
    <w:rsid w:val="00C247CB"/>
    <w:rsid w:val="00C249F9"/>
    <w:rsid w:val="00C305BF"/>
    <w:rsid w:val="00C315C6"/>
    <w:rsid w:val="00C32E66"/>
    <w:rsid w:val="00C33017"/>
    <w:rsid w:val="00C3355F"/>
    <w:rsid w:val="00C33A04"/>
    <w:rsid w:val="00C3569A"/>
    <w:rsid w:val="00C43F48"/>
    <w:rsid w:val="00C441BB"/>
    <w:rsid w:val="00C44587"/>
    <w:rsid w:val="00C448FF"/>
    <w:rsid w:val="00C45E57"/>
    <w:rsid w:val="00C50B5B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665DE"/>
    <w:rsid w:val="00C7618F"/>
    <w:rsid w:val="00C765A9"/>
    <w:rsid w:val="00C803D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3279"/>
    <w:rsid w:val="00C95D4C"/>
    <w:rsid w:val="00C9637F"/>
    <w:rsid w:val="00C96750"/>
    <w:rsid w:val="00C9708A"/>
    <w:rsid w:val="00CA2435"/>
    <w:rsid w:val="00CA4068"/>
    <w:rsid w:val="00CA5E5F"/>
    <w:rsid w:val="00CA67F4"/>
    <w:rsid w:val="00CA7362"/>
    <w:rsid w:val="00CA7C67"/>
    <w:rsid w:val="00CB37F8"/>
    <w:rsid w:val="00CB7DC3"/>
    <w:rsid w:val="00CB7E54"/>
    <w:rsid w:val="00CC3BD2"/>
    <w:rsid w:val="00CC5BE1"/>
    <w:rsid w:val="00CC75A2"/>
    <w:rsid w:val="00CC7A18"/>
    <w:rsid w:val="00CD0E2F"/>
    <w:rsid w:val="00CD1D49"/>
    <w:rsid w:val="00CD2F20"/>
    <w:rsid w:val="00CD513A"/>
    <w:rsid w:val="00CD6B20"/>
    <w:rsid w:val="00CE1339"/>
    <w:rsid w:val="00CE61CC"/>
    <w:rsid w:val="00CE6E42"/>
    <w:rsid w:val="00CF20B7"/>
    <w:rsid w:val="00CF283B"/>
    <w:rsid w:val="00CF4887"/>
    <w:rsid w:val="00CF609B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3E1A"/>
    <w:rsid w:val="00D147C8"/>
    <w:rsid w:val="00D15131"/>
    <w:rsid w:val="00D16FA2"/>
    <w:rsid w:val="00D20954"/>
    <w:rsid w:val="00D213DF"/>
    <w:rsid w:val="00D21C39"/>
    <w:rsid w:val="00D21FC6"/>
    <w:rsid w:val="00D2243A"/>
    <w:rsid w:val="00D325D7"/>
    <w:rsid w:val="00D33393"/>
    <w:rsid w:val="00D33D36"/>
    <w:rsid w:val="00D34D94"/>
    <w:rsid w:val="00D409E2"/>
    <w:rsid w:val="00D427D7"/>
    <w:rsid w:val="00D44E62"/>
    <w:rsid w:val="00D51570"/>
    <w:rsid w:val="00D556AD"/>
    <w:rsid w:val="00D57AA9"/>
    <w:rsid w:val="00D60381"/>
    <w:rsid w:val="00D616DE"/>
    <w:rsid w:val="00D62201"/>
    <w:rsid w:val="00D6296C"/>
    <w:rsid w:val="00D651D1"/>
    <w:rsid w:val="00D717BB"/>
    <w:rsid w:val="00D7226B"/>
    <w:rsid w:val="00D72707"/>
    <w:rsid w:val="00D75A9C"/>
    <w:rsid w:val="00D8270F"/>
    <w:rsid w:val="00D829C8"/>
    <w:rsid w:val="00D82D09"/>
    <w:rsid w:val="00D87917"/>
    <w:rsid w:val="00D90871"/>
    <w:rsid w:val="00D9155F"/>
    <w:rsid w:val="00D921BE"/>
    <w:rsid w:val="00D9403F"/>
    <w:rsid w:val="00D959B4"/>
    <w:rsid w:val="00D97CD4"/>
    <w:rsid w:val="00D97DDF"/>
    <w:rsid w:val="00DA1E51"/>
    <w:rsid w:val="00DA239F"/>
    <w:rsid w:val="00DA44DE"/>
    <w:rsid w:val="00DA750B"/>
    <w:rsid w:val="00DB620A"/>
    <w:rsid w:val="00DC1E4E"/>
    <w:rsid w:val="00DC3832"/>
    <w:rsid w:val="00DC7A51"/>
    <w:rsid w:val="00DD3B1E"/>
    <w:rsid w:val="00DD4ABA"/>
    <w:rsid w:val="00DD7083"/>
    <w:rsid w:val="00DE06B2"/>
    <w:rsid w:val="00DE5B5F"/>
    <w:rsid w:val="00DF614E"/>
    <w:rsid w:val="00E00696"/>
    <w:rsid w:val="00E008C3"/>
    <w:rsid w:val="00E03651"/>
    <w:rsid w:val="00E03808"/>
    <w:rsid w:val="00E060C2"/>
    <w:rsid w:val="00E06324"/>
    <w:rsid w:val="00E075C3"/>
    <w:rsid w:val="00E07B81"/>
    <w:rsid w:val="00E10AFD"/>
    <w:rsid w:val="00E12B11"/>
    <w:rsid w:val="00E12FB0"/>
    <w:rsid w:val="00E14814"/>
    <w:rsid w:val="00E1591B"/>
    <w:rsid w:val="00E16A50"/>
    <w:rsid w:val="00E202A8"/>
    <w:rsid w:val="00E249D5"/>
    <w:rsid w:val="00E25017"/>
    <w:rsid w:val="00E26F73"/>
    <w:rsid w:val="00E2789E"/>
    <w:rsid w:val="00E302B4"/>
    <w:rsid w:val="00E30A34"/>
    <w:rsid w:val="00E33138"/>
    <w:rsid w:val="00E33C68"/>
    <w:rsid w:val="00E34EEB"/>
    <w:rsid w:val="00E3687C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55C0A"/>
    <w:rsid w:val="00E56582"/>
    <w:rsid w:val="00E609E5"/>
    <w:rsid w:val="00E60F27"/>
    <w:rsid w:val="00E6150A"/>
    <w:rsid w:val="00E64D93"/>
    <w:rsid w:val="00E65EDB"/>
    <w:rsid w:val="00E66927"/>
    <w:rsid w:val="00E677B8"/>
    <w:rsid w:val="00E67E9E"/>
    <w:rsid w:val="00E67FA1"/>
    <w:rsid w:val="00E7115E"/>
    <w:rsid w:val="00E7387D"/>
    <w:rsid w:val="00E73AB2"/>
    <w:rsid w:val="00E73D53"/>
    <w:rsid w:val="00E74BFD"/>
    <w:rsid w:val="00E75111"/>
    <w:rsid w:val="00E77296"/>
    <w:rsid w:val="00E85251"/>
    <w:rsid w:val="00E87527"/>
    <w:rsid w:val="00E87EF7"/>
    <w:rsid w:val="00E93763"/>
    <w:rsid w:val="00E93978"/>
    <w:rsid w:val="00E96C4C"/>
    <w:rsid w:val="00EA1704"/>
    <w:rsid w:val="00EA2AAE"/>
    <w:rsid w:val="00EA2EC0"/>
    <w:rsid w:val="00EA3AE9"/>
    <w:rsid w:val="00EA427A"/>
    <w:rsid w:val="00EA723B"/>
    <w:rsid w:val="00EB1579"/>
    <w:rsid w:val="00EB2727"/>
    <w:rsid w:val="00EB6350"/>
    <w:rsid w:val="00EB687A"/>
    <w:rsid w:val="00EC2F62"/>
    <w:rsid w:val="00EC46B7"/>
    <w:rsid w:val="00EC62EB"/>
    <w:rsid w:val="00EC6E9F"/>
    <w:rsid w:val="00ED44F0"/>
    <w:rsid w:val="00ED4B33"/>
    <w:rsid w:val="00ED5993"/>
    <w:rsid w:val="00ED7DD6"/>
    <w:rsid w:val="00EE060B"/>
    <w:rsid w:val="00EE0D04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4A5E"/>
    <w:rsid w:val="00EF54FD"/>
    <w:rsid w:val="00EF64FC"/>
    <w:rsid w:val="00F07F0D"/>
    <w:rsid w:val="00F13112"/>
    <w:rsid w:val="00F14B44"/>
    <w:rsid w:val="00F16FE6"/>
    <w:rsid w:val="00F21528"/>
    <w:rsid w:val="00F238BD"/>
    <w:rsid w:val="00F24992"/>
    <w:rsid w:val="00F25888"/>
    <w:rsid w:val="00F3032E"/>
    <w:rsid w:val="00F30DDF"/>
    <w:rsid w:val="00F32F2F"/>
    <w:rsid w:val="00F33F3F"/>
    <w:rsid w:val="00F35BDD"/>
    <w:rsid w:val="00F35EF0"/>
    <w:rsid w:val="00F3781F"/>
    <w:rsid w:val="00F403FD"/>
    <w:rsid w:val="00F41E72"/>
    <w:rsid w:val="00F42733"/>
    <w:rsid w:val="00F43487"/>
    <w:rsid w:val="00F45BDF"/>
    <w:rsid w:val="00F47004"/>
    <w:rsid w:val="00F50300"/>
    <w:rsid w:val="00F5414B"/>
    <w:rsid w:val="00F56E39"/>
    <w:rsid w:val="00F61B79"/>
    <w:rsid w:val="00F623E9"/>
    <w:rsid w:val="00F63951"/>
    <w:rsid w:val="00F63C86"/>
    <w:rsid w:val="00F73415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7005"/>
    <w:rsid w:val="00F92AA1"/>
    <w:rsid w:val="00F932DE"/>
    <w:rsid w:val="00F963DD"/>
    <w:rsid w:val="00F9641A"/>
    <w:rsid w:val="00F96946"/>
    <w:rsid w:val="00F97004"/>
    <w:rsid w:val="00FA067D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56F5"/>
    <w:rsid w:val="00FC628F"/>
    <w:rsid w:val="00FC6468"/>
    <w:rsid w:val="00FC6D49"/>
    <w:rsid w:val="00FD1B37"/>
    <w:rsid w:val="00FD4922"/>
    <w:rsid w:val="00FD6461"/>
    <w:rsid w:val="00FE0281"/>
    <w:rsid w:val="00FE5A09"/>
    <w:rsid w:val="00FE631D"/>
    <w:rsid w:val="00FE6EB5"/>
    <w:rsid w:val="00FE7083"/>
    <w:rsid w:val="00FF019F"/>
    <w:rsid w:val="00FF1B2A"/>
    <w:rsid w:val="00FF2160"/>
    <w:rsid w:val="00FF2E31"/>
    <w:rsid w:val="00FF2FDC"/>
    <w:rsid w:val="00FF30DE"/>
    <w:rsid w:val="00FF644B"/>
    <w:rsid w:val="05737E78"/>
    <w:rsid w:val="108D4B7E"/>
    <w:rsid w:val="188A45AE"/>
    <w:rsid w:val="189456A3"/>
    <w:rsid w:val="1EA925C6"/>
    <w:rsid w:val="28E2282E"/>
    <w:rsid w:val="2AB5389C"/>
    <w:rsid w:val="3BCA39DF"/>
    <w:rsid w:val="3E2E3C89"/>
    <w:rsid w:val="3E5F357B"/>
    <w:rsid w:val="4D4464D9"/>
    <w:rsid w:val="4E860B14"/>
    <w:rsid w:val="524B1565"/>
    <w:rsid w:val="52BF3A15"/>
    <w:rsid w:val="58C83C12"/>
    <w:rsid w:val="5EF40512"/>
    <w:rsid w:val="61826D03"/>
    <w:rsid w:val="619E3C79"/>
    <w:rsid w:val="6217641D"/>
    <w:rsid w:val="626469B8"/>
    <w:rsid w:val="62755408"/>
    <w:rsid w:val="64744FA9"/>
    <w:rsid w:val="654D3BBC"/>
    <w:rsid w:val="773C76FB"/>
    <w:rsid w:val="7A971D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06B813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iPriority="0" w:qFormat="1"/>
    <w:lsdException w:name="header" w:uiPriority="0" w:qFormat="1"/>
    <w:lsdException w:name="footer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iPriority="0" w:qFormat="1"/>
    <w:lsdException w:name="line number" w:semiHidden="1" w:unhideWhenUsed="1" w:qFormat="1"/>
    <w:lsdException w:name="page number" w:uiPriority="0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qFormat="1"/>
    <w:lsdException w:name="FollowedHyperlink" w:uiPriority="0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iPriority="0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uiPriority="0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0" w:qFormat="1"/>
    <w:lsdException w:name="Table Grid" w:uiPriority="5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autoSpaceDE w:val="0"/>
      <w:autoSpaceDN w:val="0"/>
      <w:adjustRightInd w:val="0"/>
      <w:jc w:val="both"/>
    </w:pPr>
    <w:rPr>
      <w:rFonts w:ascii="Calibri" w:eastAsia="Times New Roman" w:hAnsi="Calibri" w:cs="Calibri"/>
      <w:color w:val="00000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qFormat/>
  </w:style>
  <w:style w:type="paragraph" w:styleId="BodyText">
    <w:name w:val="Body Text"/>
    <w:basedOn w:val="Normal"/>
    <w:link w:val="BodyTextChar"/>
    <w:uiPriority w:val="1"/>
    <w:qFormat/>
    <w:pPr>
      <w:autoSpaceDE/>
      <w:autoSpaceDN/>
      <w:adjustRightInd/>
      <w:jc w:val="left"/>
    </w:pPr>
    <w:rPr>
      <w:rFonts w:eastAsia="Calibri"/>
      <w:color w:val="auto"/>
    </w:rPr>
  </w:style>
  <w:style w:type="paragraph" w:styleId="BalloonText">
    <w:name w:val="Balloon Text"/>
    <w:basedOn w:val="Normal"/>
    <w:link w:val="BalloonTextChar"/>
    <w:qFormat/>
    <w:rPr>
      <w:rFonts w:ascii="Lucida Grande" w:hAnsi="Lucida Grande"/>
      <w:sz w:val="18"/>
      <w:szCs w:val="18"/>
    </w:rPr>
  </w:style>
  <w:style w:type="paragraph" w:styleId="Footer">
    <w:name w:val="footer"/>
    <w:basedOn w:val="Normal"/>
    <w:link w:val="FooterChar"/>
    <w:uiPriority w:val="99"/>
    <w:qFormat/>
    <w:pPr>
      <w:tabs>
        <w:tab w:val="center" w:pos="4680"/>
        <w:tab w:val="right" w:pos="9360"/>
      </w:tabs>
    </w:pPr>
  </w:style>
  <w:style w:type="paragraph" w:styleId="Header">
    <w:name w:val="header"/>
    <w:basedOn w:val="Normal"/>
    <w:link w:val="HeaderChar"/>
    <w:qFormat/>
    <w:pPr>
      <w:tabs>
        <w:tab w:val="center" w:pos="4680"/>
        <w:tab w:val="right" w:pos="9360"/>
      </w:tabs>
    </w:pPr>
  </w:style>
  <w:style w:type="paragraph" w:styleId="NormalWeb">
    <w:name w:val="Normal (Web)"/>
    <w:basedOn w:val="Normal"/>
    <w:qFormat/>
    <w:pPr>
      <w:spacing w:before="100" w:beforeAutospacing="1" w:after="100" w:afterAutospacing="1"/>
    </w:pPr>
  </w:style>
  <w:style w:type="paragraph" w:styleId="CommentSubject">
    <w:name w:val="annotation subject"/>
    <w:basedOn w:val="CommentText"/>
    <w:next w:val="CommentText"/>
    <w:link w:val="CommentSubjectChar"/>
    <w:qFormat/>
    <w:rPr>
      <w:b/>
      <w:bCs/>
      <w:sz w:val="20"/>
      <w:szCs w:val="20"/>
    </w:rPr>
  </w:style>
  <w:style w:type="table" w:styleId="TableGrid">
    <w:name w:val="Table Grid"/>
    <w:basedOn w:val="TableNormal"/>
    <w:uiPriority w:val="5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qFormat/>
    <w:rPr>
      <w:color w:val="000000" w:themeColor="text1" w:themeShade="BF"/>
    </w:rPr>
    <w:tblPr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qFormat/>
    <w:rPr>
      <w:color w:val="365F91" w:themeColor="accent1" w:themeShade="BF"/>
    </w:rPr>
    <w:tblPr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styleId="PageNumber">
    <w:name w:val="page number"/>
    <w:basedOn w:val="DefaultParagraphFont"/>
    <w:qFormat/>
  </w:style>
  <w:style w:type="character" w:styleId="FollowedHyperlink">
    <w:name w:val="FollowedHyperlink"/>
    <w:qFormat/>
    <w:rPr>
      <w:color w:val="800080"/>
      <w:u w:val="single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character" w:styleId="Hyperlink">
    <w:name w:val="Hyperlink"/>
    <w:uiPriority w:val="99"/>
    <w:qFormat/>
    <w:rPr>
      <w:color w:val="0000FF"/>
      <w:u w:val="single"/>
    </w:rPr>
  </w:style>
  <w:style w:type="character" w:styleId="CommentReference">
    <w:name w:val="annotation reference"/>
    <w:qFormat/>
    <w:rPr>
      <w:sz w:val="18"/>
      <w:szCs w:val="18"/>
    </w:rPr>
  </w:style>
  <w:style w:type="character" w:customStyle="1" w:styleId="HeaderChar">
    <w:name w:val="Header Char"/>
    <w:link w:val="Header"/>
    <w:qFormat/>
    <w:rPr>
      <w:sz w:val="24"/>
      <w:szCs w:val="24"/>
    </w:rPr>
  </w:style>
  <w:style w:type="character" w:customStyle="1" w:styleId="FooterChar">
    <w:name w:val="Footer Char"/>
    <w:link w:val="Footer"/>
    <w:uiPriority w:val="99"/>
    <w:qFormat/>
    <w:rPr>
      <w:sz w:val="24"/>
      <w:szCs w:val="24"/>
    </w:rPr>
  </w:style>
  <w:style w:type="character" w:customStyle="1" w:styleId="CommentTextChar">
    <w:name w:val="Comment Text Char"/>
    <w:link w:val="CommentText"/>
    <w:qFormat/>
    <w:rPr>
      <w:sz w:val="24"/>
      <w:szCs w:val="24"/>
      <w:lang w:val="en-US"/>
    </w:rPr>
  </w:style>
  <w:style w:type="character" w:customStyle="1" w:styleId="CommentSubjectChar">
    <w:name w:val="Comment Subject Char"/>
    <w:link w:val="CommentSubject"/>
    <w:qFormat/>
    <w:rPr>
      <w:b/>
      <w:bCs/>
      <w:sz w:val="24"/>
      <w:szCs w:val="24"/>
      <w:lang w:val="en-US"/>
    </w:rPr>
  </w:style>
  <w:style w:type="character" w:customStyle="1" w:styleId="BalloonTextChar">
    <w:name w:val="Balloon Text Char"/>
    <w:link w:val="BalloonText"/>
    <w:qFormat/>
    <w:rPr>
      <w:rFonts w:ascii="Lucida Grande" w:hAnsi="Lucida Grande"/>
      <w:sz w:val="18"/>
      <w:szCs w:val="18"/>
      <w:lang w:val="en-US"/>
    </w:rPr>
  </w:style>
  <w:style w:type="character" w:customStyle="1" w:styleId="apple-converted-space">
    <w:name w:val="apple-converted-space"/>
    <w:basedOn w:val="DefaultParagraphFont"/>
    <w:qFormat/>
  </w:style>
  <w:style w:type="character" w:customStyle="1" w:styleId="Heading1Char">
    <w:name w:val="Heading 1 Char"/>
    <w:link w:val="Heading1"/>
    <w:qFormat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customStyle="1" w:styleId="1">
    <w:name w:val="明显强调1"/>
    <w:qFormat/>
    <w:rPr>
      <w:b/>
      <w:bCs/>
      <w:i/>
      <w:iCs/>
      <w:color w:val="4F81BD"/>
    </w:rPr>
  </w:style>
  <w:style w:type="character" w:customStyle="1" w:styleId="Heading2Char">
    <w:name w:val="Heading 2 Char"/>
    <w:link w:val="Heading2"/>
    <w:qFormat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qFormat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customStyle="1" w:styleId="10">
    <w:name w:val="修订1"/>
    <w:hidden/>
    <w:uiPriority w:val="99"/>
    <w:semiHidden/>
    <w:qFormat/>
    <w:rPr>
      <w:rFonts w:ascii="Calibri" w:eastAsia="Times New Roman" w:hAnsi="Calibri" w:cs="Calibri"/>
      <w:color w:val="000000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qFormat/>
    <w:rPr>
      <w:rFonts w:ascii="Calibri" w:eastAsia="Calibri" w:hAnsi="Calibri" w:cs="Calibri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character" w:customStyle="1" w:styleId="15">
    <w:name w:val="15"/>
    <w:basedOn w:val="DefaultParagraphFont"/>
    <w:qFormat/>
    <w:rPr>
      <w:rFonts w:ascii="Calibri" w:hAnsi="Calibri" w:cs="Calibri" w:hint="default"/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qFormat/>
    <w:rPr>
      <w:rFonts w:ascii="Calibri" w:eastAsia="Times New Roman" w:hAnsi="Calibri" w:cs="Calibri"/>
      <w:color w:val="000000"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qFormat/>
  </w:style>
  <w:style w:type="character" w:customStyle="1" w:styleId="EndNoteBibliographyChar">
    <w:name w:val="EndNote Bibliography Char"/>
    <w:basedOn w:val="DefaultParagraphFont"/>
    <w:link w:val="EndNoteBibliography"/>
    <w:qFormat/>
    <w:rPr>
      <w:rFonts w:ascii="Calibri" w:eastAsia="Times New Roman" w:hAnsi="Calibri" w:cs="Calibri"/>
      <w:color w:val="000000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iaodong0726@foxmail.com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mohsuming15@sina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391122912@qq.com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5230</Words>
  <Characters>29812</Characters>
  <Application>Microsoft Office Word</Application>
  <DocSecurity>0</DocSecurity>
  <Lines>248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4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/>
  <cp:revision>1</cp:revision>
  <dcterms:created xsi:type="dcterms:W3CDTF">2020-09-18T14:19:00Z</dcterms:created>
  <dcterms:modified xsi:type="dcterms:W3CDTF">2020-10-15T16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912</vt:lpwstr>
  </property>
</Properties>
</file>